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D30DB7" w14:textId="6D1E2A0C" w:rsidR="00301DEA" w:rsidRPr="00301DEA" w:rsidRDefault="00301DEA" w:rsidP="00301DEA">
      <w:pPr>
        <w:rPr>
          <w:b/>
          <w:bCs/>
          <w:sz w:val="40"/>
          <w:szCs w:val="40"/>
          <w:lang w:eastAsia="id-ID"/>
        </w:rPr>
      </w:pPr>
      <w:r w:rsidRPr="00301DEA">
        <w:rPr>
          <w:b/>
          <w:bCs/>
          <w:sz w:val="40"/>
          <w:szCs w:val="40"/>
        </w:rPr>
        <w:t>PE</w:t>
      </w:r>
      <w:r>
        <w:rPr>
          <w:b/>
          <w:bCs/>
          <w:sz w:val="40"/>
          <w:szCs w:val="40"/>
        </w:rPr>
        <w:t>N</w:t>
      </w:r>
      <w:r w:rsidRPr="00301DEA">
        <w:rPr>
          <w:b/>
          <w:bCs/>
          <w:sz w:val="40"/>
          <w:szCs w:val="40"/>
        </w:rPr>
        <w:t>ERAPAN LINEAR SEQUENTIAL MODEL PADA APLIKASI PENGELOLAAN PERSEDIAAN BARANG BERBASIS WEB</w:t>
      </w:r>
    </w:p>
    <w:p w14:paraId="09F05556" w14:textId="38D6154B" w:rsidR="004A3327" w:rsidRPr="00302576" w:rsidRDefault="00E5251D" w:rsidP="00302576">
      <w:pPr>
        <w:pStyle w:val="TeksIsi"/>
        <w:jc w:val="center"/>
        <w:rPr>
          <w:bCs/>
          <w:spacing w:val="8"/>
          <w:sz w:val="28"/>
          <w:szCs w:val="28"/>
        </w:rPr>
      </w:pPr>
      <w:r>
        <w:rPr>
          <w:sz w:val="28"/>
          <w:szCs w:val="28"/>
        </w:rPr>
        <w:tab/>
      </w:r>
      <w:r w:rsidR="00EE5BD1" w:rsidRPr="00302576">
        <w:rPr>
          <w:bCs/>
          <w:spacing w:val="8"/>
          <w:sz w:val="28"/>
          <w:szCs w:val="28"/>
        </w:rPr>
        <w:t>Anna</w:t>
      </w:r>
      <w:r w:rsidR="00EE5BD1" w:rsidRPr="00302576">
        <w:rPr>
          <w:bCs/>
          <w:spacing w:val="8"/>
          <w:sz w:val="28"/>
          <w:szCs w:val="28"/>
          <w:vertAlign w:val="superscript"/>
        </w:rPr>
        <w:t>1)</w:t>
      </w:r>
      <w:r w:rsidR="00EE5BD1" w:rsidRPr="00302576">
        <w:rPr>
          <w:bCs/>
          <w:spacing w:val="8"/>
          <w:sz w:val="28"/>
          <w:szCs w:val="28"/>
        </w:rPr>
        <w:t>, Siti Nurdiani</w:t>
      </w:r>
      <w:r w:rsidR="00EE5BD1" w:rsidRPr="00302576">
        <w:rPr>
          <w:bCs/>
          <w:spacing w:val="8"/>
          <w:sz w:val="28"/>
          <w:szCs w:val="28"/>
          <w:vertAlign w:val="superscript"/>
        </w:rPr>
        <w:t>2)</w:t>
      </w:r>
      <w:r w:rsidR="00EE5BD1" w:rsidRPr="00302576">
        <w:rPr>
          <w:bCs/>
          <w:spacing w:val="8"/>
          <w:sz w:val="28"/>
          <w:szCs w:val="28"/>
        </w:rPr>
        <w:t>, Rizki Annisa</w:t>
      </w:r>
      <w:r w:rsidR="00EE5BD1" w:rsidRPr="00302576">
        <w:rPr>
          <w:bCs/>
          <w:spacing w:val="8"/>
          <w:sz w:val="28"/>
          <w:szCs w:val="28"/>
          <w:vertAlign w:val="superscript"/>
        </w:rPr>
        <w:t>3)</w:t>
      </w:r>
      <w:r w:rsidR="00EE5BD1" w:rsidRPr="00302576">
        <w:rPr>
          <w:bCs/>
          <w:spacing w:val="8"/>
          <w:sz w:val="28"/>
          <w:szCs w:val="28"/>
        </w:rPr>
        <w:t xml:space="preserve"> Panny Agustia Rahayuningsih</w:t>
      </w:r>
      <w:r w:rsidR="00EE5BD1" w:rsidRPr="00302576">
        <w:rPr>
          <w:bCs/>
          <w:spacing w:val="8"/>
          <w:sz w:val="28"/>
          <w:szCs w:val="28"/>
          <w:vertAlign w:val="superscript"/>
        </w:rPr>
        <w:t>4)</w:t>
      </w:r>
    </w:p>
    <w:p w14:paraId="6AE4C250" w14:textId="77777777" w:rsidR="006E111A" w:rsidRPr="006601A4" w:rsidRDefault="006E111A" w:rsidP="006E111A">
      <w:pPr>
        <w:rPr>
          <w:i/>
          <w:iCs/>
        </w:rPr>
      </w:pPr>
      <w:r w:rsidRPr="006601A4">
        <w:rPr>
          <w:i/>
          <w:iCs/>
        </w:rPr>
        <w:t>1,3,4) Sistem Informasi,Teknik Informatika,Sistem Informasi Akuntansi</w:t>
      </w:r>
    </w:p>
    <w:p w14:paraId="2ED7420C" w14:textId="60BACFE5" w:rsidR="00912DD1" w:rsidRPr="006601A4" w:rsidRDefault="006E111A" w:rsidP="006E111A">
      <w:pPr>
        <w:rPr>
          <w:i/>
          <w:iCs/>
        </w:rPr>
      </w:pPr>
      <w:r w:rsidRPr="006601A4">
        <w:rPr>
          <w:i/>
          <w:iCs/>
        </w:rPr>
        <w:t>Universitas Bina Sarana Informatika 2</w:t>
      </w:r>
      <w:r w:rsidR="00CD2292">
        <w:rPr>
          <w:i/>
          <w:iCs/>
        </w:rPr>
        <w:t>)</w:t>
      </w:r>
      <w:r w:rsidRPr="006601A4">
        <w:rPr>
          <w:i/>
          <w:iCs/>
        </w:rPr>
        <w:t xml:space="preserve"> Informatika Universitas Nusa Mandiri</w:t>
      </w:r>
    </w:p>
    <w:p w14:paraId="25D7D057" w14:textId="77777777" w:rsidR="00520A4B" w:rsidRPr="00520A4B" w:rsidRDefault="00520A4B" w:rsidP="00520A4B">
      <w:pPr>
        <w:rPr>
          <w:i/>
          <w:iCs/>
        </w:rPr>
      </w:pPr>
      <w:r w:rsidRPr="00520A4B">
        <w:rPr>
          <w:i/>
          <w:iCs/>
        </w:rPr>
        <w:t>anna.nnz@bsi.ac.id</w:t>
      </w:r>
    </w:p>
    <w:p w14:paraId="7E38A633" w14:textId="5E4CE311" w:rsidR="00521831" w:rsidRDefault="00521831" w:rsidP="004A3327">
      <w:pPr>
        <w:pStyle w:val="Authorsaddresses"/>
        <w:spacing w:after="0" w:line="240" w:lineRule="auto"/>
        <w:rPr>
          <w:rFonts w:ascii="Times New Roman" w:hAnsi="Times New Roman"/>
          <w:szCs w:val="20"/>
          <w:lang w:val="id-ID"/>
        </w:rPr>
      </w:pPr>
    </w:p>
    <w:tbl>
      <w:tblPr>
        <w:tblStyle w:val="KisiTabel"/>
        <w:tblW w:w="0" w:type="auto"/>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7650"/>
        <w:gridCol w:w="2787"/>
      </w:tblGrid>
      <w:tr w:rsidR="00F41322" w14:paraId="55C7C4B3" w14:textId="77777777" w:rsidTr="00371E53">
        <w:tc>
          <w:tcPr>
            <w:tcW w:w="7650" w:type="dxa"/>
          </w:tcPr>
          <w:p w14:paraId="1DAB3EF1" w14:textId="77777777" w:rsidR="00AB0FB4" w:rsidRPr="00AB0FB4" w:rsidRDefault="00F41322" w:rsidP="00AB0FB4">
            <w:pPr>
              <w:jc w:val="both"/>
              <w:rPr>
                <w:b/>
                <w:bCs/>
              </w:rPr>
            </w:pPr>
            <w:r w:rsidRPr="00AB0FB4">
              <w:rPr>
                <w:rFonts w:eastAsia="MS Mincho"/>
                <w:b/>
                <w:bCs/>
                <w:i/>
                <w:iCs/>
              </w:rPr>
              <w:t>Abstrak</w:t>
            </w:r>
            <w:r>
              <w:rPr>
                <w:rFonts w:eastAsia="MS Mincho"/>
              </w:rPr>
              <w:t>—</w:t>
            </w:r>
            <w:r w:rsidRPr="00587209">
              <w:t xml:space="preserve"> </w:t>
            </w:r>
            <w:r w:rsidR="00AB0FB4" w:rsidRPr="00AB0FB4">
              <w:rPr>
                <w:b/>
                <w:bCs/>
              </w:rPr>
              <w:t>Segala kebutuhan masyarakat selalu berhubungan dengan dunia teknologi dan digital. Begitu pula dalam bidang perdagangan ataupun penjualan. Setiap perusahaan pasti melakukan penyimpanan dan pengelolaan persediaan barang dalam kegiatan bisnisnya. Salah satunya pada PT. Matahari Dept Store Pontianak yang bergerak di bidang penjualan dan jasa. Pengelolaan persediaan barang di PT. Matahari Dept Store Pontianak masih menggunakan sistem yang manual sehingga berpengaruh pada proses penjualan mereka. Untuk itulah diperlukan sebuah aplikasi yang dapat mengelola persediaan barang agar data stok barang di gudang dapat dikelola dengan baik dan efisien. Aplikasi ini dirancang menggunakan linear sequential model atau waterfall.</w:t>
            </w:r>
          </w:p>
          <w:p w14:paraId="31BD369A" w14:textId="04156F42" w:rsidR="00F41322" w:rsidRPr="00F41322" w:rsidRDefault="00F41322" w:rsidP="00675758">
            <w:pPr>
              <w:pStyle w:val="keywords"/>
              <w:spacing w:before="120"/>
              <w:ind w:firstLine="272"/>
              <w:rPr>
                <w:b w:val="0"/>
                <w:bCs w:val="0"/>
                <w:szCs w:val="20"/>
              </w:rPr>
            </w:pPr>
            <w:r w:rsidRPr="00056F41">
              <w:rPr>
                <w:rFonts w:eastAsia="MS Mincho"/>
              </w:rPr>
              <w:t>Kata Kunci—</w:t>
            </w:r>
            <w:r w:rsidR="00675758" w:rsidRPr="00056F41">
              <w:t>Aplikasi, Persediaan Barang,M</w:t>
            </w:r>
            <w:r w:rsidR="002A0FEA">
              <w:t>etode Waterfall,</w:t>
            </w:r>
            <w:r w:rsidR="00675758" w:rsidRPr="00056F41">
              <w:t>Sekuensial Linear,Web</w:t>
            </w:r>
            <w:r w:rsidR="009975AF">
              <w:t xml:space="preserve"> </w:t>
            </w:r>
            <w:r w:rsidRPr="00F41322">
              <w:rPr>
                <w:rFonts w:eastAsia="MS Mincho"/>
              </w:rPr>
              <w:t>DOI: 10.22441/jitkom.vxxix.xxx</w:t>
            </w:r>
          </w:p>
        </w:tc>
        <w:tc>
          <w:tcPr>
            <w:tcW w:w="2787" w:type="dxa"/>
          </w:tcPr>
          <w:p w14:paraId="3FC80B7C" w14:textId="77777777" w:rsidR="00371E53" w:rsidRPr="00132885" w:rsidRDefault="00371E53" w:rsidP="00603910">
            <w:pPr>
              <w:widowControl w:val="0"/>
              <w:tabs>
                <w:tab w:val="left" w:pos="9020"/>
              </w:tabs>
              <w:autoSpaceDE w:val="0"/>
              <w:autoSpaceDN w:val="0"/>
              <w:spacing w:before="120"/>
              <w:jc w:val="left"/>
              <w:rPr>
                <w:rFonts w:ascii="Arial" w:hAnsi="Arial" w:cs="Arial"/>
                <w:b/>
                <w:i/>
                <w:sz w:val="18"/>
                <w:szCs w:val="18"/>
              </w:rPr>
            </w:pPr>
            <w:r w:rsidRPr="00132885">
              <w:rPr>
                <w:rFonts w:ascii="Arial" w:hAnsi="Arial" w:cs="Arial"/>
                <w:b/>
                <w:i/>
                <w:sz w:val="18"/>
                <w:szCs w:val="18"/>
              </w:rPr>
              <w:t>Article History:</w:t>
            </w:r>
          </w:p>
          <w:p w14:paraId="786D6438" w14:textId="60031DF9" w:rsidR="00371E53" w:rsidRPr="00132885" w:rsidRDefault="00371E53" w:rsidP="00603910">
            <w:pPr>
              <w:widowControl w:val="0"/>
              <w:tabs>
                <w:tab w:val="left" w:pos="9020"/>
              </w:tabs>
              <w:autoSpaceDE w:val="0"/>
              <w:autoSpaceDN w:val="0"/>
              <w:adjustRightInd w:val="0"/>
              <w:jc w:val="left"/>
              <w:rPr>
                <w:rFonts w:ascii="Arial" w:hAnsi="Arial" w:cs="Arial"/>
                <w:i/>
                <w:sz w:val="18"/>
                <w:szCs w:val="18"/>
                <w:lang w:val="id-ID"/>
              </w:rPr>
            </w:pPr>
            <w:r w:rsidRPr="00132885">
              <w:rPr>
                <w:rFonts w:ascii="Arial" w:hAnsi="Arial" w:cs="Arial"/>
                <w:i/>
                <w:sz w:val="18"/>
                <w:szCs w:val="18"/>
              </w:rPr>
              <w:t xml:space="preserve">Received: </w:t>
            </w:r>
            <w:r w:rsidRPr="00132885">
              <w:rPr>
                <w:rFonts w:ascii="Arial" w:hAnsi="Arial" w:cs="Arial"/>
                <w:i/>
                <w:sz w:val="18"/>
                <w:szCs w:val="18"/>
                <w:lang w:val="id-ID"/>
              </w:rPr>
              <w:t>May 2</w:t>
            </w:r>
            <w:r w:rsidRPr="00132885">
              <w:rPr>
                <w:rFonts w:ascii="Arial" w:hAnsi="Arial" w:cs="Arial"/>
                <w:i/>
                <w:sz w:val="18"/>
                <w:szCs w:val="18"/>
              </w:rPr>
              <w:t>, 20</w:t>
            </w:r>
            <w:r>
              <w:rPr>
                <w:rFonts w:ascii="Arial" w:hAnsi="Arial" w:cs="Arial"/>
                <w:i/>
                <w:sz w:val="18"/>
                <w:szCs w:val="18"/>
              </w:rPr>
              <w:t>22</w:t>
            </w:r>
          </w:p>
          <w:p w14:paraId="17AA9FD3" w14:textId="254DB23E" w:rsidR="00371E53" w:rsidRPr="00132885" w:rsidRDefault="00371E53" w:rsidP="00603910">
            <w:pPr>
              <w:widowControl w:val="0"/>
              <w:tabs>
                <w:tab w:val="left" w:pos="9020"/>
              </w:tabs>
              <w:autoSpaceDE w:val="0"/>
              <w:autoSpaceDN w:val="0"/>
              <w:adjustRightInd w:val="0"/>
              <w:jc w:val="left"/>
              <w:rPr>
                <w:rFonts w:ascii="Arial" w:hAnsi="Arial" w:cs="Arial"/>
                <w:i/>
                <w:sz w:val="18"/>
                <w:szCs w:val="18"/>
                <w:lang w:val="id-ID"/>
              </w:rPr>
            </w:pPr>
            <w:r w:rsidRPr="00132885">
              <w:rPr>
                <w:rFonts w:ascii="Arial" w:hAnsi="Arial" w:cs="Arial"/>
                <w:i/>
                <w:sz w:val="18"/>
                <w:szCs w:val="18"/>
              </w:rPr>
              <w:t xml:space="preserve">Revised: </w:t>
            </w:r>
            <w:r w:rsidRPr="00132885">
              <w:rPr>
                <w:rFonts w:ascii="Arial" w:hAnsi="Arial" w:cs="Arial"/>
                <w:i/>
                <w:sz w:val="18"/>
                <w:szCs w:val="18"/>
                <w:lang w:val="id-ID"/>
              </w:rPr>
              <w:t>May 29</w:t>
            </w:r>
            <w:r w:rsidRPr="00132885">
              <w:rPr>
                <w:rFonts w:ascii="Arial" w:hAnsi="Arial" w:cs="Arial"/>
                <w:i/>
                <w:sz w:val="18"/>
                <w:szCs w:val="18"/>
              </w:rPr>
              <w:t>, 20</w:t>
            </w:r>
            <w:r>
              <w:rPr>
                <w:rFonts w:ascii="Arial" w:hAnsi="Arial" w:cs="Arial"/>
                <w:i/>
                <w:sz w:val="18"/>
                <w:szCs w:val="18"/>
              </w:rPr>
              <w:t>22</w:t>
            </w:r>
          </w:p>
          <w:p w14:paraId="07C20F4A" w14:textId="58D48A29" w:rsidR="00371E53" w:rsidRPr="00132885" w:rsidRDefault="00371E53" w:rsidP="00603910">
            <w:pPr>
              <w:widowControl w:val="0"/>
              <w:tabs>
                <w:tab w:val="left" w:pos="9020"/>
              </w:tabs>
              <w:autoSpaceDE w:val="0"/>
              <w:autoSpaceDN w:val="0"/>
              <w:adjustRightInd w:val="0"/>
              <w:jc w:val="left"/>
              <w:rPr>
                <w:rFonts w:ascii="Arial" w:hAnsi="Arial" w:cs="Arial"/>
                <w:i/>
                <w:sz w:val="18"/>
                <w:szCs w:val="18"/>
                <w:lang w:val="id-ID"/>
              </w:rPr>
            </w:pPr>
            <w:r w:rsidRPr="00132885">
              <w:rPr>
                <w:rFonts w:ascii="Arial" w:hAnsi="Arial" w:cs="Arial"/>
                <w:i/>
                <w:sz w:val="18"/>
                <w:szCs w:val="18"/>
              </w:rPr>
              <w:t xml:space="preserve">Accepted: </w:t>
            </w:r>
            <w:r w:rsidRPr="00132885">
              <w:rPr>
                <w:rFonts w:ascii="Arial" w:hAnsi="Arial" w:cs="Arial"/>
                <w:i/>
                <w:sz w:val="18"/>
                <w:szCs w:val="18"/>
                <w:lang w:val="id-ID"/>
              </w:rPr>
              <w:t>June 2</w:t>
            </w:r>
            <w:r w:rsidRPr="00132885">
              <w:rPr>
                <w:rFonts w:ascii="Arial" w:hAnsi="Arial" w:cs="Arial"/>
                <w:i/>
                <w:sz w:val="18"/>
                <w:szCs w:val="18"/>
              </w:rPr>
              <w:t>, 20</w:t>
            </w:r>
            <w:r>
              <w:rPr>
                <w:rFonts w:ascii="Arial" w:hAnsi="Arial" w:cs="Arial"/>
                <w:i/>
                <w:sz w:val="18"/>
                <w:szCs w:val="18"/>
              </w:rPr>
              <w:t>22</w:t>
            </w:r>
          </w:p>
          <w:p w14:paraId="3AD12EC0" w14:textId="0A0E9F6D" w:rsidR="00371E53" w:rsidRPr="00132885" w:rsidRDefault="00371E53" w:rsidP="00603910">
            <w:pPr>
              <w:widowControl w:val="0"/>
              <w:tabs>
                <w:tab w:val="left" w:pos="9020"/>
              </w:tabs>
              <w:autoSpaceDE w:val="0"/>
              <w:autoSpaceDN w:val="0"/>
              <w:adjustRightInd w:val="0"/>
              <w:jc w:val="left"/>
              <w:rPr>
                <w:rFonts w:ascii="Arial" w:hAnsi="Arial" w:cs="Arial"/>
                <w:i/>
                <w:sz w:val="18"/>
                <w:szCs w:val="18"/>
                <w:lang w:val="id-ID"/>
              </w:rPr>
            </w:pPr>
            <w:r w:rsidRPr="00132885">
              <w:rPr>
                <w:rFonts w:ascii="Arial" w:hAnsi="Arial" w:cs="Arial"/>
                <w:i/>
                <w:sz w:val="18"/>
                <w:szCs w:val="18"/>
              </w:rPr>
              <w:t xml:space="preserve">Published: </w:t>
            </w:r>
            <w:r>
              <w:rPr>
                <w:rFonts w:ascii="Arial" w:hAnsi="Arial" w:cs="Arial"/>
                <w:i/>
                <w:sz w:val="18"/>
                <w:szCs w:val="18"/>
              </w:rPr>
              <w:t>July</w:t>
            </w:r>
            <w:r w:rsidRPr="00132885">
              <w:rPr>
                <w:rFonts w:ascii="Arial" w:hAnsi="Arial" w:cs="Arial"/>
                <w:i/>
                <w:sz w:val="18"/>
                <w:szCs w:val="18"/>
                <w:lang w:val="id-ID"/>
              </w:rPr>
              <w:t xml:space="preserve"> 2</w:t>
            </w:r>
            <w:r w:rsidRPr="00132885">
              <w:rPr>
                <w:rFonts w:ascii="Arial" w:hAnsi="Arial" w:cs="Arial"/>
                <w:i/>
                <w:sz w:val="18"/>
                <w:szCs w:val="18"/>
              </w:rPr>
              <w:t>, 20</w:t>
            </w:r>
            <w:r>
              <w:rPr>
                <w:rFonts w:ascii="Arial" w:hAnsi="Arial" w:cs="Arial"/>
                <w:i/>
                <w:sz w:val="18"/>
                <w:szCs w:val="18"/>
              </w:rPr>
              <w:t>22</w:t>
            </w:r>
          </w:p>
          <w:p w14:paraId="42E49227" w14:textId="77777777" w:rsidR="00F41322" w:rsidRDefault="00F41322" w:rsidP="00603910">
            <w:pPr>
              <w:pStyle w:val="Authorsaddresses"/>
              <w:spacing w:before="120" w:after="120" w:line="240" w:lineRule="auto"/>
              <w:jc w:val="both"/>
              <w:rPr>
                <w:rFonts w:ascii="Times New Roman" w:hAnsi="Times New Roman"/>
                <w:szCs w:val="20"/>
              </w:rPr>
            </w:pPr>
          </w:p>
        </w:tc>
      </w:tr>
    </w:tbl>
    <w:p w14:paraId="46AFFCC9" w14:textId="1FFC58E2" w:rsidR="00521831" w:rsidRPr="00F41322" w:rsidRDefault="00521831" w:rsidP="004A3327">
      <w:pPr>
        <w:pStyle w:val="Authorsaddresses"/>
        <w:spacing w:after="0" w:line="240" w:lineRule="auto"/>
        <w:rPr>
          <w:rFonts w:ascii="Times New Roman" w:hAnsi="Times New Roman"/>
          <w:szCs w:val="20"/>
        </w:rPr>
      </w:pPr>
    </w:p>
    <w:p w14:paraId="7B295425" w14:textId="77777777" w:rsidR="0025574F" w:rsidRPr="0025574F" w:rsidRDefault="0025574F" w:rsidP="00BE6580">
      <w:pPr>
        <w:jc w:val="both"/>
      </w:pPr>
    </w:p>
    <w:p w14:paraId="7839F72B" w14:textId="77777777" w:rsidR="00795A36" w:rsidRDefault="00795A36" w:rsidP="0025574F">
      <w:pPr>
        <w:sectPr w:rsidR="00795A36" w:rsidSect="00FD1F22">
          <w:headerReference w:type="default" r:id="rId8"/>
          <w:footerReference w:type="even" r:id="rId9"/>
          <w:footerReference w:type="default" r:id="rId10"/>
          <w:headerReference w:type="first" r:id="rId11"/>
          <w:footerReference w:type="first" r:id="rId12"/>
          <w:type w:val="continuous"/>
          <w:pgSz w:w="11909" w:h="16834" w:code="9"/>
          <w:pgMar w:top="1077" w:right="731" w:bottom="1077" w:left="731" w:header="720" w:footer="720" w:gutter="0"/>
          <w:cols w:space="720"/>
          <w:titlePg/>
          <w:docGrid w:linePitch="360"/>
        </w:sectPr>
      </w:pPr>
    </w:p>
    <w:p w14:paraId="18A5BE45" w14:textId="77777777" w:rsidR="00795A36" w:rsidRDefault="00795A36" w:rsidP="00795A36">
      <w:pPr>
        <w:pStyle w:val="Judul1"/>
        <w:numPr>
          <w:ilvl w:val="0"/>
          <w:numId w:val="0"/>
        </w:numPr>
        <w:tabs>
          <w:tab w:val="left" w:pos="1418"/>
          <w:tab w:val="left" w:pos="1701"/>
        </w:tabs>
        <w:ind w:left="1080"/>
        <w:jc w:val="both"/>
      </w:pPr>
      <w:r>
        <w:t>.I.  Pendahuluan</w:t>
      </w:r>
    </w:p>
    <w:p w14:paraId="298123F3" w14:textId="77777777" w:rsidR="00795A36" w:rsidRDefault="00795A36" w:rsidP="00795A36">
      <w:pPr>
        <w:ind w:firstLine="426"/>
        <w:jc w:val="both"/>
      </w:pPr>
      <w:r w:rsidRPr="00586957">
        <w:t xml:space="preserve">Perkembangan teknologi informasi saat ini kian pesat berkembang, segala kebutuhan pada masyarakat selalu berhubungan dengan kemajuan teknologi, begitu pula dalam kegiatan bisnis yang bergerak dalam bidang perdagangan ataupun penjualan, setiap kegiatan bisnis pada Perusahaan tersebut diharuskan memiliki penyimpanan dan pengelolaan perusahaan. Saat ini jarang sekali ditemukan berkas-berkas arsip berbentuk buku yang disimpan dalam lemari dokumen. Kebanyakan perusahaan sudah beralih menggunakan komputer untuk menyimpan data-data suatu perusahaan secara digital. Setiap perusahaan memiliki kebutuhan informasi yang berbeda-beda untuk meningkatkan produktivitas mereka. Dahulu perusahaan menggunakan software Microsoft Excel untuk menyimpan data barang masuk dan keluar, permintaan konsumen, ketersediaan barang yang ada di gudang. Hal ini menjadi kendala ketika semua informasi tersebut harus dikelola secara optimal, tanpa harus membuka semua tabel yang ada (sheet by sheet) </w:t>
      </w:r>
      <w:r w:rsidRPr="00586957">
        <w:fldChar w:fldCharType="begin" w:fldLock="1"/>
      </w:r>
      <w:r w:rsidRPr="00586957">
        <w:instrText>ADDIN CSL_CITATION {"citationItems":[{"id":"ITEM-1","itemData":{"ISSN":"1411-0814","abstract":"Pada era teknologi informasi seperti sekarang ini, efisiensi waktu dan tenaga, serta kemudahan dalam mendapatkan suatu informasi sangatlah dibutuhkan.","author":[{"dropping-particle":"","family":"Arifudzaki","given":"Birtha","non-dropping-particle":"","parse-names":false,"suffix":""},{"dropping-particle":"","family":"Somantri","given":"Maman","non-dropping-particle":"","parse-names":false,"suffix":""},{"dropping-particle":"","family":"Fr","given":"Adian","non-dropping-particle":"","parse-names":false,"suffix":""}],"container-title":"Transmisi","id":"ITEM-1","issue":"4","issued":{"date-parts":[["2010"]]},"page":"138-144","title":"Aplikasi Sistem Informasi Persediaan Barang pada Perusahaan Ekspor Hasil Laut Berbasis Web","type":"article-journal","volume":"12"},"uris":["http://www.mendeley.com/documents/?uuid=4a77f16b-c264-46b5-8c73-0d99b3048adf"]}],"mendeley":{"formattedCitation":"[2]","plainTextFormattedCitation":"[2]","previouslyFormattedCitation":"[2]"},"properties":{"noteIndex":0},"schema":"https://github.com/citation-style-language/schema/raw/master/csl-citation.json"}</w:instrText>
      </w:r>
      <w:r w:rsidRPr="00586957">
        <w:fldChar w:fldCharType="separate"/>
      </w:r>
      <w:r w:rsidRPr="00586957">
        <w:t>[7]</w:t>
      </w:r>
      <w:r w:rsidRPr="00586957">
        <w:fldChar w:fldCharType="end"/>
      </w:r>
      <w:r w:rsidRPr="00586957">
        <w:t>.</w:t>
      </w:r>
    </w:p>
    <w:p w14:paraId="5A4CF4AC" w14:textId="77777777" w:rsidR="00795A36" w:rsidRDefault="00795A36" w:rsidP="00795A36">
      <w:pPr>
        <w:jc w:val="both"/>
      </w:pPr>
      <w:r w:rsidRPr="00B952CB">
        <w:t>Stock opname juga menjadi kendala jika pengelolaan belum terkomputerisasi. Sehingga dibutuhkannya aplikasi ini untuk pencatatan stok barang masuk dan keluar. Dalam pengelolaan persediaan barang perlu adanya pengendalian internal yang bekerja  secara efektif sehingga dapat menentukan jumlah optimal persediaan barang yang</w:t>
      </w:r>
      <w:r>
        <w:rPr>
          <w:rFonts w:asciiTheme="majorBidi" w:hAnsiTheme="majorBidi" w:cstheme="majorBidi"/>
          <w:lang w:eastAsia="zh-CN" w:bidi="ar"/>
        </w:rPr>
        <w:t xml:space="preserve"> </w:t>
      </w:r>
      <w:r w:rsidRPr="00B952CB">
        <w:t xml:space="preserve">di miliki oleh perusahaan </w:t>
      </w:r>
      <w:r w:rsidRPr="00B952CB">
        <w:fldChar w:fldCharType="begin" w:fldLock="1"/>
      </w:r>
      <w:r w:rsidRPr="00B952CB">
        <w:instrText>ADDIN CSL_CITATION {"citationItems":[{"id":"ITEM-1","itemData":{"ISSN":"2528-1135","abstract":"Tujuan dari penelitian ini adalah untuk mengetahui dan menganalisis gambaran tentang sistem pengendalian internal atas persediaan barang dagang yang diterapkan pada PT. Pancar Warna Indah Abadi Samarinda. Jenis penelitian yang digunakan dalam penelitian ini adalah jenis penelitian kualitatif dengan menggunakan metode penelitian deskriptif komparatif. Teknik dalam pengumpulan data dilakukan dengan cara wawancara, dokumentasi dan kuesioner, dengan menggunakan alat analisis flow chart, internal control questionnaires dan compliance test atas unsur-unsur pengendalian internal yang terdiri dari: 1) struktur organisasi yang memisahkan tanggung jawab fungsional secara tegas, 2) sistem otorisasi dan prosedur pencatatan, 3) praktik yang sehat, dan 4) karyawan yang mutunya sesuai dengan tanggung jawabnya. Dari hasil penelitian, sistem pengendalian internal dalam prosedur pengelolaan persediaan barang dagang yang diterapkan oleh PT. Pancar Warna Indah Abadi sudah memadai. Namun masih ada beberapa yang tidak sesuai dengan unsur-unsur pengendalian internal menurut teori dimana terdapat beberapa perangkapan tugas dalam menjalankan organisasinya dan beberapa dokumen tidak diotorisasi dengan pihak yang semestinya serta belum adanya pedoman baku secara tertulis.","author":[{"dropping-particle":"","family":"Wulandari","given":"Fitri","non-dropping-particle":"","parse-names":false,"suffix":""},{"dropping-particle":"","family":"Kusumawardani","given":"Anisa","non-dropping-particle":"","parse-names":false,"suffix":""}],"container-title":"Akuntabel","id":"ITEM-1","issue":"2","issued":{"date-parts":[["2018"]]},"page":"94-106","title":"Analisis pengendalian internal atas persediaan barang dagang pada pt. pancar warna indah abadi samarinda","type":"article-journal","volume":"15"},"uris":["http://www.mendeley.com/documents/?uuid=5e0ecc6f-3cac-45a7-8d9a-1750bdfddef2"]}],"mendeley":{"formattedCitation":"[3]","plainTextFormattedCitation":"[3]","previouslyFormattedCitation":"[3]"},"properties":{"noteIndex":0},"schema":"https://github.com/citation-style-language/schema/raw/master/csl-citation.json"}</w:instrText>
      </w:r>
      <w:r w:rsidRPr="00B952CB">
        <w:fldChar w:fldCharType="separate"/>
      </w:r>
      <w:r w:rsidRPr="00B952CB">
        <w:t>[8]</w:t>
      </w:r>
      <w:r w:rsidRPr="00B952CB">
        <w:fldChar w:fldCharType="end"/>
      </w:r>
      <w:r w:rsidRPr="00B952CB">
        <w:t>. Perusahaan PT. Matahari Dept Store Pontianak merupakan salah satu perusahaan industri yang bergerak di bidang penjualan dan jasa.</w:t>
      </w:r>
      <w:r>
        <w:rPr>
          <w:rFonts w:asciiTheme="majorBidi" w:hAnsiTheme="majorBidi" w:cstheme="majorBidi"/>
        </w:rPr>
        <w:t xml:space="preserve"> </w:t>
      </w:r>
      <w:r w:rsidRPr="00B952CB">
        <w:t>Pencatatan data persediaan barang pada PT. Matahari Dept. Store masih</w:t>
      </w:r>
      <w:r>
        <w:rPr>
          <w:rFonts w:asciiTheme="majorBidi" w:hAnsiTheme="majorBidi" w:cstheme="majorBidi"/>
        </w:rPr>
        <w:t xml:space="preserve"> </w:t>
      </w:r>
      <w:r w:rsidRPr="00B952CB">
        <w:t>berjalan secara</w:t>
      </w:r>
      <w:r>
        <w:rPr>
          <w:rFonts w:asciiTheme="majorBidi" w:hAnsiTheme="majorBidi" w:cstheme="majorBidi"/>
        </w:rPr>
        <w:t xml:space="preserve"> </w:t>
      </w:r>
      <w:r w:rsidRPr="00B952CB">
        <w:t>konvensional menggunakan tulis tangan pada nota kosong.</w:t>
      </w:r>
    </w:p>
    <w:p w14:paraId="55534AB1" w14:textId="77777777" w:rsidR="00795A36" w:rsidRPr="0025574F" w:rsidRDefault="00795A36" w:rsidP="00795A36">
      <w:pPr>
        <w:ind w:firstLine="426"/>
        <w:jc w:val="both"/>
      </w:pPr>
      <w:r w:rsidRPr="002A4402">
        <w:t xml:space="preserve">Hal ini dapat menyebabkan beberapa kendala, diantaranya pencatatan stok barang sering mengalami selisih jumlah persediaan barang, penyimpanan bukti transaksi serta dokumen-dokumen penting lainnya yang tidak teratur atau berantakan, proses pencarian data dan perhitungan stok barang memakan waktu yang lama, dan kemungkinan besar bisa terjadi manipulasi data </w:t>
      </w:r>
      <w:r w:rsidRPr="002A4402">
        <w:fldChar w:fldCharType="begin" w:fldLock="1"/>
      </w:r>
      <w:r w:rsidRPr="002A4402">
        <w:instrText>ADDIN CSL_CITATION {"citationItems":[{"id":"ITEM-1","itemData":{"DOI":"10.37859/jf.v11i3.3163","ISSN":"2089-3353","abstract":"Perkembangan teknologi informasi dan komunikasi semakin canggih. Kemajuan pembuatan sistem informasi saat ini sangat besar. Sistem infomasi yang berkaitan dengan persediaan stok barang di gudang menjadi bagian yang cukup penting bagi suatu perusahaan tertentu atau perorangan dikarenakan memiliki peranan dalam pengelolaan data barang-barang. Toko Putra Gresik merupakan salah satu perusahaan dagang yang bergerak dibidang penjualan yang kegiatan utamanya adalah menjual seragam sekolah, dalam hal pengelolaan data persediaan barang Toko Putra masih meggunakan cara manual. Hal ini sering menimbulkan permasalahan dalam pengelolaan dan pencatatan jumlah stok barang seperti sering mengalami selisih jumlah persediaan barang, dokumen atau kertas banyak yang berceceran atau tidak teratur dan proses perhitungan persediaan barang membutuhkan waktu yang lama, hal ini juga membuat pemilik Toko Putra membutuhkan waktu untuk mengetahui data persediaan stok barang sehingga mengganggu proses kelancaran perdagangan. Dengan adanya sistem informasi persediaan stok barang ini, diharapkan dapat mempermudah admin toko dalam mengelola persediaan barang agar dapat terkontrol dengan baik serta mempermudah untuk mendapatkan informasi persediaan barang kapan saja. Dalam penelitian ini, penulis menggunakan teknik pengumpulan data seperti wawancara, observasi, dokumentasi dan studi pustaka. Sedangkan dalam pengembangan sistem penulis menggunakan model waterfall dalam membuat sistem informasi persediaan stok barang berbasis web ini. Model waterfall meliputi tahap analisa kebutuhan sistem, tahap perancangan, tahap penerapan, dan tahap pemeliharaan. Hasil dari penelitian ini adalah dibangunnya sistem informasi persediaan stok barang berbasis web menggunakan model waterfall yang dapat membantu dalam pengelolaan persediaan stok barang di Toko Putra lebih teratur dan terkontrol, serta dapat membantu admin toko dan pemilik toko untuk mengetahui informasi persediaan barang kapan saja.","author":[{"dropping-particle":"","family":"Sika","given":"Sika Nila Rakhmah","non-dropping-particle":"","parse-names":false,"suffix":""},{"dropping-particle":"","family":"Putri Aisyiyah Rakhma devi","given":"","non-dropping-particle":"","parse-names":false,"suffix":""}],"container-title":"Jurnal Fasilkom","id":"ITEM-1","issue":"3","issued":{"date-parts":[["2021"]]},"page":"157-164","title":"Sistem Informasi Persediaan Stok Barang Berbasis Web Pada Toko Putra Gresik","type":"article-journal","volume":"11"},"uris":["http://www.mendeley.com/documents/?uuid=8d00a397-1fb8-4b5a-a1ee-af9d8092596e"]}],"mendeley":{"formattedCitation":"[4]","plainTextFormattedCitation":"[4]","previouslyFormattedCitation":"[4]"},"properties":{"noteIndex":0},"schema":"https://github.com/citation-style-language/schema/raw/master/csl-citation.json"}</w:instrText>
      </w:r>
      <w:r w:rsidRPr="002A4402">
        <w:fldChar w:fldCharType="separate"/>
      </w:r>
      <w:r w:rsidRPr="002A4402">
        <w:t>[9]</w:t>
      </w:r>
      <w:r w:rsidRPr="002A4402">
        <w:fldChar w:fldCharType="end"/>
      </w:r>
      <w:r w:rsidRPr="002A4402">
        <w:t>. Maka dari itu dibutuhkan aplikasi untuk mengelola data persediaan barang dengan efektif dan efisien. Tujuan dibuatnya penelitian ini adalah memudahkan pihak perusahaan dengan cara membuat aplikasi pengelolaan data persediaan barang berbasis web menggunakan linear sequential model atau disebut juga model waterfall.</w:t>
      </w:r>
    </w:p>
    <w:p w14:paraId="77654AD4" w14:textId="77777777" w:rsidR="00795A36" w:rsidRDefault="00795A36" w:rsidP="00795A36">
      <w:pPr>
        <w:pStyle w:val="Judul1"/>
        <w:numPr>
          <w:ilvl w:val="0"/>
          <w:numId w:val="0"/>
        </w:numPr>
      </w:pPr>
      <w:r>
        <w:t>II. Literature Review</w:t>
      </w:r>
    </w:p>
    <w:p w14:paraId="03F4A1C1" w14:textId="77777777" w:rsidR="00795A36" w:rsidRDefault="00795A36" w:rsidP="00795A36">
      <w:pPr>
        <w:jc w:val="both"/>
      </w:pPr>
      <w:r w:rsidRPr="00026893">
        <w:t xml:space="preserve">Pada penelitian sebelumnya </w:t>
      </w:r>
      <w:r>
        <w:t xml:space="preserve">dengan judul </w:t>
      </w:r>
      <w:r w:rsidRPr="00026893">
        <w:t>Penerapan Metode Waterfall pada Sistem Informasi Penjualan Dan</w:t>
      </w:r>
      <w:r>
        <w:t xml:space="preserve"> </w:t>
      </w:r>
      <w:r w:rsidRPr="00026893">
        <w:t>Persediaan Pada Warung Makan Hejo Karawang</w:t>
      </w:r>
      <w:sdt>
        <w:sdtPr>
          <w:id w:val="-1584591369"/>
          <w:citation/>
        </w:sdtPr>
        <w:sdtContent>
          <w:r>
            <w:fldChar w:fldCharType="begin"/>
          </w:r>
          <w:r>
            <w:instrText xml:space="preserve"> CITATION Muh22 \l 1033 </w:instrText>
          </w:r>
          <w:r>
            <w:fldChar w:fldCharType="separate"/>
          </w:r>
          <w:r>
            <w:rPr>
              <w:noProof/>
            </w:rPr>
            <w:t xml:space="preserve"> [1]</w:t>
          </w:r>
          <w:r>
            <w:fldChar w:fldCharType="end"/>
          </w:r>
        </w:sdtContent>
      </w:sdt>
      <w:r>
        <w:t xml:space="preserve">.Metode pengumpulan data dengan wawancara,observasi,dan studi Pustaka, kemudian menggunakan metode SDLC dengan model </w:t>
      </w:r>
      <w:r>
        <w:rPr>
          <w:i/>
          <w:iCs/>
        </w:rPr>
        <w:t>Waterfall.</w:t>
      </w:r>
      <w:r>
        <w:t xml:space="preserve">Didapatkan hasil yaitu pada warung makan hejo karawang dapat mempermudah kasir dalam melakukan transaksi. Dengan kata lain, pembeli tidak harus mengantri seperti di warung makan pada umumnya, melainkan hanya memesan melalui sistem informasi yang disediakan. Kemudian penelitian dengan judul Implementasi Metode Waterfall Pada Aplikasi Inventory Barang Berbasis Web tahun 2023 juga menggunakan metode air terjun yang didalamnya terdapat beberapa tahapan yaitu analisa kebutuhan perangkat lunak, desain, pembuatan kode program, pengujian dan pendukung atau pemeliharaan guna </w:t>
      </w:r>
      <w:r>
        <w:lastRenderedPageBreak/>
        <w:t>membantu mengelola persediaan barang dan peminjaman aktiva</w:t>
      </w:r>
      <w:sdt>
        <w:sdtPr>
          <w:id w:val="-1743631648"/>
          <w:citation/>
        </w:sdtPr>
        <w:sdtContent>
          <w:r>
            <w:fldChar w:fldCharType="begin"/>
          </w:r>
          <w:r>
            <w:instrText xml:space="preserve"> CITATION Sup23 \l 1033 </w:instrText>
          </w:r>
          <w:r>
            <w:fldChar w:fldCharType="separate"/>
          </w:r>
          <w:r>
            <w:rPr>
              <w:noProof/>
            </w:rPr>
            <w:t xml:space="preserve"> [2]</w:t>
          </w:r>
          <w:r>
            <w:fldChar w:fldCharType="end"/>
          </w:r>
        </w:sdtContent>
      </w:sdt>
      <w:r>
        <w:t>.</w:t>
      </w:r>
    </w:p>
    <w:p w14:paraId="5AEE0A9B" w14:textId="77777777" w:rsidR="00795A36" w:rsidRDefault="00795A36" w:rsidP="00795A36">
      <w:pPr>
        <w:jc w:val="both"/>
      </w:pPr>
    </w:p>
    <w:p w14:paraId="7919BD90" w14:textId="77777777" w:rsidR="00795A36" w:rsidRDefault="00795A36" w:rsidP="00795A36">
      <w:pPr>
        <w:pStyle w:val="Judul1"/>
        <w:numPr>
          <w:ilvl w:val="0"/>
          <w:numId w:val="21"/>
        </w:numPr>
        <w:ind w:left="851" w:hanging="491"/>
        <w:jc w:val="both"/>
      </w:pPr>
      <w:r>
        <w:t>Metode penelitian</w:t>
      </w:r>
    </w:p>
    <w:p w14:paraId="6B8A34AC" w14:textId="77777777" w:rsidR="00795A36" w:rsidRDefault="00795A36" w:rsidP="00795A36">
      <w:pPr>
        <w:jc w:val="both"/>
      </w:pPr>
      <w:r>
        <w:t>Pada penelitian ini penulis menggunakan 2 metode yaitu:</w:t>
      </w:r>
    </w:p>
    <w:p w14:paraId="301391F6" w14:textId="77777777" w:rsidR="00795A36" w:rsidRDefault="00795A36" w:rsidP="00795A36">
      <w:pPr>
        <w:pStyle w:val="DaftarParagraf"/>
        <w:numPr>
          <w:ilvl w:val="0"/>
          <w:numId w:val="22"/>
        </w:numPr>
        <w:spacing w:after="0" w:line="240" w:lineRule="auto"/>
        <w:ind w:left="284" w:hanging="284"/>
        <w:jc w:val="both"/>
        <w:rPr>
          <w:rFonts w:ascii="Times New Roman" w:hAnsi="Times New Roman"/>
          <w:sz w:val="20"/>
          <w:szCs w:val="20"/>
        </w:rPr>
      </w:pPr>
      <w:r w:rsidRPr="00BC58D8">
        <w:rPr>
          <w:rFonts w:ascii="Times New Roman" w:hAnsi="Times New Roman"/>
          <w:sz w:val="20"/>
          <w:szCs w:val="20"/>
        </w:rPr>
        <w:t>Metode pengembangan perangkat lunak</w:t>
      </w:r>
    </w:p>
    <w:p w14:paraId="79D35E5C" w14:textId="77777777" w:rsidR="00795A36" w:rsidRDefault="00795A36" w:rsidP="00795A36">
      <w:pPr>
        <w:jc w:val="both"/>
      </w:pPr>
      <w:r w:rsidRPr="000D660B">
        <w:t>Model pengembangan perangkat lunak merupakan suatu gambaran dalam proses perancangan suatu</w:t>
      </w:r>
      <w:r>
        <w:t xml:space="preserve"> </w:t>
      </w:r>
      <w:r w:rsidRPr="000D660B">
        <w:t>website</w:t>
      </w:r>
      <w:r>
        <w:t>.</w:t>
      </w:r>
      <w:r w:rsidRPr="000D660B">
        <w:t xml:space="preserve"> Salah satu model pengembangan perangkat lunak ialah Waterfall atau Model Air Terjun. “Pembuatan</w:t>
      </w:r>
      <w:r>
        <w:t xml:space="preserve"> </w:t>
      </w:r>
      <w:r w:rsidRPr="000D660B">
        <w:t xml:space="preserve">Waterfall atau AIR terjun adalah model yang dikembangkan untuk pengembangan perangkat lunak, </w:t>
      </w:r>
      <w:r>
        <w:t>M</w:t>
      </w:r>
      <w:r w:rsidRPr="000D660B">
        <w:t>odel berkembang secara sistematis dari satu tahap ke tahap lain dalam mode seperti air terjun</w:t>
      </w:r>
      <w:sdt>
        <w:sdtPr>
          <w:id w:val="1001699448"/>
          <w:citation/>
        </w:sdtPr>
        <w:sdtContent>
          <w:r>
            <w:fldChar w:fldCharType="begin"/>
          </w:r>
          <w:r>
            <w:instrText xml:space="preserve"> CITATION Sup23 \l 1033 </w:instrText>
          </w:r>
          <w:r>
            <w:fldChar w:fldCharType="separate"/>
          </w:r>
          <w:r>
            <w:rPr>
              <w:noProof/>
            </w:rPr>
            <w:t xml:space="preserve"> [2]</w:t>
          </w:r>
          <w:r>
            <w:fldChar w:fldCharType="end"/>
          </w:r>
        </w:sdtContent>
      </w:sdt>
      <w:r>
        <w:t>.</w:t>
      </w:r>
    </w:p>
    <w:p w14:paraId="3CD7E104" w14:textId="77777777" w:rsidR="00795A36" w:rsidRPr="002A4E32" w:rsidRDefault="00795A36" w:rsidP="00795A36">
      <w:pPr>
        <w:jc w:val="both"/>
      </w:pPr>
      <w:r w:rsidRPr="002A4E32">
        <w:t>A. Rekayasa Sistem dan Pemodelan Sistem</w:t>
      </w:r>
    </w:p>
    <w:p w14:paraId="40E01804" w14:textId="77777777" w:rsidR="00795A36" w:rsidRPr="002A4E32" w:rsidRDefault="00795A36" w:rsidP="00795A36">
      <w:pPr>
        <w:jc w:val="both"/>
      </w:pPr>
      <w:r w:rsidRPr="002A4E32">
        <w:t>Tahap ini sangat menekankan pada masalah pengumpulan kebutuhan pengguna pada tingkat sistem dengan</w:t>
      </w:r>
      <w:r>
        <w:t xml:space="preserve"> </w:t>
      </w:r>
      <w:r w:rsidRPr="002A4E32">
        <w:t>mendefinisikan konsep sistem. Rekayasa sistem meliputi pengumpulan kebutuhan pada tingkat sistem dengan</w:t>
      </w:r>
      <w:r>
        <w:t xml:space="preserve"> </w:t>
      </w:r>
      <w:r w:rsidRPr="002A4E32">
        <w:t>sejumlah kecil analisis.</w:t>
      </w:r>
    </w:p>
    <w:p w14:paraId="700628D1" w14:textId="77777777" w:rsidR="00795A36" w:rsidRPr="002A4E32" w:rsidRDefault="00795A36" w:rsidP="00795A36">
      <w:pPr>
        <w:jc w:val="both"/>
      </w:pPr>
      <w:r w:rsidRPr="002A4E32">
        <w:t>B. Desain</w:t>
      </w:r>
    </w:p>
    <w:p w14:paraId="3758D230" w14:textId="77777777" w:rsidR="00795A36" w:rsidRPr="002A4E32" w:rsidRDefault="00795A36" w:rsidP="00795A36">
      <w:pPr>
        <w:jc w:val="both"/>
      </w:pPr>
      <w:r w:rsidRPr="002A4E32">
        <w:t>Proses pembuatan desain tahap awal merancang tampilan website, sehingga menghasilkan desain interface</w:t>
      </w:r>
      <w:r>
        <w:t xml:space="preserve"> </w:t>
      </w:r>
      <w:r w:rsidRPr="002A4E32">
        <w:t>yang atraktif.</w:t>
      </w:r>
    </w:p>
    <w:p w14:paraId="65844371" w14:textId="77777777" w:rsidR="00795A36" w:rsidRPr="002A4E32" w:rsidRDefault="00795A36" w:rsidP="00795A36">
      <w:pPr>
        <w:jc w:val="both"/>
      </w:pPr>
      <w:r w:rsidRPr="002A4E32">
        <w:t>C. Pengkodean dan pengujian</w:t>
      </w:r>
    </w:p>
    <w:p w14:paraId="1E1C353F" w14:textId="77777777" w:rsidR="00795A36" w:rsidRPr="002A4E32" w:rsidRDefault="00795A36" w:rsidP="00795A36">
      <w:pPr>
        <w:jc w:val="both"/>
      </w:pPr>
      <w:r w:rsidRPr="002A4E32">
        <w:t>Dibuat program dengan menggunakan PHP &amp; Framework codeigniter yang mengacu kepada desain yangtelah dibuat sehingga menjadi iaplikasi yang siap dijalankan dan diuji.</w:t>
      </w:r>
    </w:p>
    <w:p w14:paraId="3B337AA5" w14:textId="77777777" w:rsidR="00795A36" w:rsidRPr="002A4E32" w:rsidRDefault="00795A36" w:rsidP="00795A36">
      <w:pPr>
        <w:jc w:val="both"/>
      </w:pPr>
      <w:r w:rsidRPr="002A4E32">
        <w:t>D. Uji Coba</w:t>
      </w:r>
    </w:p>
    <w:p w14:paraId="40F4CDBB" w14:textId="77777777" w:rsidR="00795A36" w:rsidRPr="002A4E32" w:rsidRDefault="00795A36" w:rsidP="00795A36">
      <w:pPr>
        <w:jc w:val="both"/>
      </w:pPr>
      <w:r w:rsidRPr="002A4E32">
        <w:t>Setelah program selesai dibuat, maka dilakukan pengujian terhadap sistem tersebut, apakah aplikasi</w:t>
      </w:r>
    </w:p>
    <w:p w14:paraId="0A8544D8" w14:textId="77777777" w:rsidR="00795A36" w:rsidRPr="002A4E32" w:rsidRDefault="00795A36" w:rsidP="00795A36">
      <w:pPr>
        <w:jc w:val="both"/>
      </w:pPr>
      <w:r w:rsidRPr="002A4E32">
        <w:t>tersebut bejalan sesuai dengan yang di harapkan atau tidak. Apabila masih terdapat kesalahan pada aplikasi maka</w:t>
      </w:r>
      <w:r>
        <w:t xml:space="preserve"> </w:t>
      </w:r>
      <w:r w:rsidRPr="002A4E32">
        <w:t>dilakukan tahapan analisa kembali untuk mengetahui kesalahan yang muncul.</w:t>
      </w:r>
    </w:p>
    <w:p w14:paraId="35AED801" w14:textId="77777777" w:rsidR="00795A36" w:rsidRPr="002A4E32" w:rsidRDefault="00795A36" w:rsidP="00795A36">
      <w:pPr>
        <w:jc w:val="both"/>
      </w:pPr>
      <w:r w:rsidRPr="002A4E32">
        <w:t>E. Penerapan</w:t>
      </w:r>
    </w:p>
    <w:p w14:paraId="0FA1676C" w14:textId="77777777" w:rsidR="00795A36" w:rsidRPr="002A4E32" w:rsidRDefault="00795A36" w:rsidP="00795A36">
      <w:pPr>
        <w:jc w:val="both"/>
      </w:pPr>
      <w:r w:rsidRPr="002A4E32">
        <w:t>Tahap ini bisa dikatakan terakhir dalam pembuatan sebuah aplikasi. Setelah melakukan analisa, desain,</w:t>
      </w:r>
    </w:p>
    <w:p w14:paraId="314CFDB6" w14:textId="77777777" w:rsidR="0092159B" w:rsidRPr="002A4E32" w:rsidRDefault="00795A36" w:rsidP="0092159B">
      <w:pPr>
        <w:jc w:val="both"/>
      </w:pPr>
      <w:r w:rsidRPr="002A4E32">
        <w:t>dan pengkodean maka aplikasi yang sudah jadi digunakan ol</w:t>
      </w:r>
      <w:r w:rsidR="0092159B" w:rsidRPr="002A4E32">
        <w:t>eh user.</w:t>
      </w:r>
    </w:p>
    <w:p w14:paraId="71ADF3E6" w14:textId="77777777" w:rsidR="0092159B" w:rsidRPr="000D660B" w:rsidRDefault="0092159B" w:rsidP="0092159B">
      <w:pPr>
        <w:jc w:val="both"/>
      </w:pPr>
    </w:p>
    <w:p w14:paraId="3972B504" w14:textId="77777777" w:rsidR="0092159B" w:rsidRDefault="0092159B" w:rsidP="0092159B">
      <w:pPr>
        <w:pStyle w:val="DaftarParagraf"/>
        <w:numPr>
          <w:ilvl w:val="0"/>
          <w:numId w:val="22"/>
        </w:numPr>
        <w:spacing w:after="0" w:line="240" w:lineRule="auto"/>
        <w:ind w:left="284" w:hanging="284"/>
        <w:jc w:val="both"/>
        <w:rPr>
          <w:rFonts w:ascii="Times New Roman" w:hAnsi="Times New Roman"/>
          <w:sz w:val="20"/>
          <w:szCs w:val="20"/>
        </w:rPr>
      </w:pPr>
      <w:r w:rsidRPr="00BC58D8">
        <w:rPr>
          <w:rFonts w:ascii="Times New Roman" w:hAnsi="Times New Roman"/>
          <w:sz w:val="20"/>
          <w:szCs w:val="20"/>
        </w:rPr>
        <w:t>Metode pengumpulan data</w:t>
      </w:r>
    </w:p>
    <w:p w14:paraId="00973B0A" w14:textId="77777777" w:rsidR="0092159B" w:rsidRDefault="0092159B" w:rsidP="0092159B">
      <w:pPr>
        <w:jc w:val="both"/>
      </w:pPr>
      <w:r w:rsidRPr="00202971">
        <w:t>Metode pengumpulan data dilakukan dengan 3 pendekatan yaitu observasi</w:t>
      </w:r>
      <w:sdt>
        <w:sdtPr>
          <w:id w:val="-779957684"/>
          <w:citation/>
        </w:sdtPr>
        <w:sdtContent>
          <w:r>
            <w:fldChar w:fldCharType="begin"/>
          </w:r>
          <w:r>
            <w:instrText xml:space="preserve"> CITATION Pri23 \l 1033 </w:instrText>
          </w:r>
          <w:r>
            <w:fldChar w:fldCharType="separate"/>
          </w:r>
          <w:r>
            <w:rPr>
              <w:noProof/>
            </w:rPr>
            <w:t xml:space="preserve"> [3]</w:t>
          </w:r>
          <w:r>
            <w:fldChar w:fldCharType="end"/>
          </w:r>
        </w:sdtContent>
      </w:sdt>
      <w:r>
        <w:t>.</w:t>
      </w:r>
    </w:p>
    <w:p w14:paraId="44C0A747" w14:textId="77777777" w:rsidR="0092159B" w:rsidRPr="002A4E32" w:rsidRDefault="0092159B" w:rsidP="0092159B">
      <w:pPr>
        <w:jc w:val="both"/>
      </w:pPr>
      <w:r>
        <w:t>1</w:t>
      </w:r>
      <w:r w:rsidRPr="002A4E32">
        <w:t>. Observasi dilakukan dengan cara melakukan pengamatan secara langsung</w:t>
      </w:r>
      <w:r>
        <w:t xml:space="preserve"> </w:t>
      </w:r>
      <w:r w:rsidRPr="002A4E32">
        <w:t>dengan melakukan analisa sistem yang berjalan. Dari hasil pengamatan tersebut</w:t>
      </w:r>
      <w:r>
        <w:t xml:space="preserve"> </w:t>
      </w:r>
      <w:r w:rsidRPr="002A4E32">
        <w:t>dapat dilakukan analisa data dalam mengetahui sistem yang perlu dirancang</w:t>
      </w:r>
      <w:r>
        <w:t xml:space="preserve"> </w:t>
      </w:r>
      <w:r w:rsidRPr="002A4E32">
        <w:t>untuk keperluan toko dan dapat memperlancar terhadap proses pengelolaannya.</w:t>
      </w:r>
    </w:p>
    <w:p w14:paraId="2DDE34EC" w14:textId="77777777" w:rsidR="0092159B" w:rsidRPr="002A4E32" w:rsidRDefault="0092159B" w:rsidP="0092159B">
      <w:pPr>
        <w:jc w:val="both"/>
      </w:pPr>
      <w:r>
        <w:t>2</w:t>
      </w:r>
      <w:r w:rsidRPr="002A4E32">
        <w:t>. Wawancara dilakukan secara langsung kepada pemilik toko dengan tujuan</w:t>
      </w:r>
      <w:r>
        <w:t xml:space="preserve"> </w:t>
      </w:r>
      <w:r w:rsidRPr="002A4E32">
        <w:t>mengumpulkan data yang berkaitan dengan masalah di lapangan, serta</w:t>
      </w:r>
      <w:r>
        <w:t xml:space="preserve"> </w:t>
      </w:r>
      <w:r w:rsidRPr="002A4E32">
        <w:t>kebutuhan pengguna untuk menyelesaikan masalah tersebut.</w:t>
      </w:r>
    </w:p>
    <w:p w14:paraId="40A116C7" w14:textId="77777777" w:rsidR="0092159B" w:rsidRPr="002A4E32" w:rsidRDefault="0092159B" w:rsidP="0092159B">
      <w:pPr>
        <w:jc w:val="both"/>
      </w:pPr>
      <w:r>
        <w:t>3</w:t>
      </w:r>
      <w:r w:rsidRPr="002A4E32">
        <w:t>. Studi literatur dilakukan untuk mencari literatur pendukung perancangan</w:t>
      </w:r>
      <w:r>
        <w:t xml:space="preserve"> </w:t>
      </w:r>
      <w:r w:rsidRPr="002A4E32">
        <w:t>aplikasi tersebut. Pada tahapanan ini untuk mencari literatur pendukung dengan</w:t>
      </w:r>
      <w:r>
        <w:t xml:space="preserve"> </w:t>
      </w:r>
      <w:r w:rsidRPr="002A4E32">
        <w:t xml:space="preserve">cara mempelajari </w:t>
      </w:r>
      <w:r w:rsidRPr="002A4E32">
        <w:t>penelitian terdahulu serta mencari sumber-sumber yang</w:t>
      </w:r>
      <w:r>
        <w:t xml:space="preserve"> </w:t>
      </w:r>
      <w:r w:rsidRPr="002A4E32">
        <w:t>relevan untuk memperoleh penyelesaian permasalah yang tepat dengan metode</w:t>
      </w:r>
      <w:r>
        <w:t xml:space="preserve"> </w:t>
      </w:r>
      <w:r w:rsidRPr="002A4E32">
        <w:t>yang tepat.</w:t>
      </w:r>
    </w:p>
    <w:p w14:paraId="7EF3B059" w14:textId="77777777" w:rsidR="0092159B" w:rsidRPr="00202971" w:rsidRDefault="0092159B" w:rsidP="0092159B">
      <w:pPr>
        <w:jc w:val="both"/>
      </w:pPr>
      <w:r w:rsidRPr="00202971">
        <w:t xml:space="preserve"> </w:t>
      </w:r>
    </w:p>
    <w:p w14:paraId="65C1414A" w14:textId="77777777" w:rsidR="0092159B" w:rsidRDefault="0092159B" w:rsidP="0092159B">
      <w:pPr>
        <w:jc w:val="both"/>
      </w:pPr>
    </w:p>
    <w:p w14:paraId="41F29092" w14:textId="77777777" w:rsidR="0092159B" w:rsidRDefault="0092159B" w:rsidP="0092159B">
      <w:pPr>
        <w:pStyle w:val="Judul1"/>
        <w:numPr>
          <w:ilvl w:val="0"/>
          <w:numId w:val="21"/>
        </w:numPr>
        <w:ind w:left="851" w:hanging="491"/>
        <w:jc w:val="both"/>
      </w:pPr>
      <w:r>
        <w:t>Hasil dan Analisa</w:t>
      </w:r>
    </w:p>
    <w:p w14:paraId="11A0FEF8" w14:textId="77777777" w:rsidR="0092159B" w:rsidRPr="00EE2D04" w:rsidRDefault="0092159B" w:rsidP="0092159B">
      <w:pPr>
        <w:jc w:val="both"/>
        <w:rPr>
          <w:lang w:eastAsia="id-ID"/>
        </w:rPr>
      </w:pPr>
      <w:r w:rsidRPr="00EE2D04">
        <w:t>Berikut adalah rancangan basis data pada aplikasi pengelolaan persediaan barang.</w:t>
      </w:r>
    </w:p>
    <w:p w14:paraId="68621FF9" w14:textId="77777777" w:rsidR="0092159B" w:rsidRPr="00EE2D04" w:rsidRDefault="0092159B" w:rsidP="0092159B">
      <w:pPr>
        <w:jc w:val="both"/>
        <w:rPr>
          <w:b/>
          <w:bCs/>
        </w:rPr>
      </w:pPr>
      <w:r w:rsidRPr="00EE2D04">
        <w:rPr>
          <w:b/>
          <w:bCs/>
        </w:rPr>
        <w:t>3.1. Logical Record Structured (LRS)</w:t>
      </w:r>
    </w:p>
    <w:p w14:paraId="17716FEC" w14:textId="77777777" w:rsidR="0092159B" w:rsidRDefault="0092159B" w:rsidP="0092159B">
      <w:pPr>
        <w:jc w:val="both"/>
      </w:pPr>
      <w:r w:rsidRPr="00EE2D04">
        <w:t>LRS ini</w:t>
      </w:r>
      <w:r w:rsidRPr="00EE2D04">
        <w:rPr>
          <w:b/>
          <w:bCs/>
        </w:rPr>
        <w:t xml:space="preserve"> </w:t>
      </w:r>
      <w:r w:rsidRPr="00EE2D04">
        <w:t>digunakan</w:t>
      </w:r>
      <w:r w:rsidRPr="00EE2D04">
        <w:rPr>
          <w:b/>
          <w:bCs/>
        </w:rPr>
        <w:t xml:space="preserve"> </w:t>
      </w:r>
      <w:r w:rsidRPr="00EE2D04">
        <w:t xml:space="preserve">sebagai alat untuk merancang relasi antar tabel dalam database. </w:t>
      </w:r>
    </w:p>
    <w:p w14:paraId="75DF69C0" w14:textId="77777777" w:rsidR="0092159B" w:rsidRDefault="0092159B" w:rsidP="0092159B">
      <w:pPr>
        <w:jc w:val="both"/>
      </w:pPr>
    </w:p>
    <w:p w14:paraId="16E8F3B9" w14:textId="77777777" w:rsidR="0092159B" w:rsidRDefault="0092159B" w:rsidP="0092159B">
      <w:pPr>
        <w:jc w:val="both"/>
      </w:pPr>
      <w:r>
        <w:rPr>
          <w:noProof/>
        </w:rPr>
        <w:drawing>
          <wp:inline distT="0" distB="0" distL="0" distR="0" wp14:anchorId="2CEFB482" wp14:editId="02EC9DCC">
            <wp:extent cx="2091055" cy="156591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91055" cy="1565910"/>
                    </a:xfrm>
                    <a:prstGeom prst="rect">
                      <a:avLst/>
                    </a:prstGeom>
                    <a:noFill/>
                    <a:ln>
                      <a:noFill/>
                    </a:ln>
                  </pic:spPr>
                </pic:pic>
              </a:graphicData>
            </a:graphic>
          </wp:inline>
        </w:drawing>
      </w:r>
    </w:p>
    <w:p w14:paraId="01DAB52F" w14:textId="77777777" w:rsidR="0092159B" w:rsidRDefault="0092159B" w:rsidP="0092159B">
      <w:pPr>
        <w:jc w:val="both"/>
      </w:pPr>
    </w:p>
    <w:p w14:paraId="3E658FA9" w14:textId="77777777" w:rsidR="0092159B" w:rsidRDefault="0092159B" w:rsidP="0092159B">
      <w:pPr>
        <w:jc w:val="both"/>
      </w:pPr>
    </w:p>
    <w:p w14:paraId="59451A17" w14:textId="77777777" w:rsidR="0092159B" w:rsidRPr="00EE2D04" w:rsidRDefault="0092159B" w:rsidP="0092159B">
      <w:pPr>
        <w:jc w:val="both"/>
      </w:pPr>
    </w:p>
    <w:p w14:paraId="4B06D113" w14:textId="77777777" w:rsidR="0092159B" w:rsidRDefault="0092159B" w:rsidP="0092159B">
      <w:pPr>
        <w:rPr>
          <w:lang w:eastAsia="id-ID"/>
        </w:rPr>
      </w:pPr>
      <w:r>
        <w:t>Gambar 1. Logical Record Structured (LRS)</w:t>
      </w:r>
    </w:p>
    <w:p w14:paraId="5F8FB53F" w14:textId="77777777" w:rsidR="0092159B" w:rsidRDefault="0092159B" w:rsidP="0092159B">
      <w:pPr>
        <w:jc w:val="both"/>
        <w:rPr>
          <w:rFonts w:asciiTheme="majorBidi" w:hAnsiTheme="majorBidi" w:cstheme="majorBidi"/>
        </w:rPr>
      </w:pPr>
    </w:p>
    <w:p w14:paraId="27290895" w14:textId="77777777" w:rsidR="0092159B" w:rsidRPr="00AB70FD" w:rsidRDefault="0092159B" w:rsidP="0092159B">
      <w:pPr>
        <w:jc w:val="both"/>
      </w:pPr>
      <w:r w:rsidRPr="00AB70FD">
        <w:t>3.2. Analisa Kebutuhan</w:t>
      </w:r>
    </w:p>
    <w:p w14:paraId="00554BC0" w14:textId="77777777" w:rsidR="00183102" w:rsidRPr="00AB70FD" w:rsidRDefault="0092159B" w:rsidP="00183102">
      <w:pPr>
        <w:ind w:firstLine="426"/>
        <w:jc w:val="both"/>
      </w:pPr>
      <w:r w:rsidRPr="00AB70FD">
        <w:t>Analisa kebutuhan merupakan proses mengklasifikasikan objek berdasarkan data yang diperoleh dari perusahaan. Analisa kebutuhan pengguna merupakan segala bentuk proses yang dibutuhkan oleh user dalam mengakses sebuah web application berdasarkan kriteria dan fungsinya. Pada</w:t>
      </w:r>
      <w:r w:rsidR="00183102">
        <w:t xml:space="preserve"> </w:t>
      </w:r>
      <w:r w:rsidR="00183102" w:rsidRPr="00AB70FD">
        <w:t>aplikasi ini terdapat dua level akses user, yaitu pimpinan dan admin.Pimpinan</w:t>
      </w:r>
      <w:r w:rsidR="00183102">
        <w:t xml:space="preserve"> bisa</w:t>
      </w:r>
    </w:p>
    <w:p w14:paraId="6347C39D" w14:textId="77777777" w:rsidR="00183102" w:rsidRDefault="00183102" w:rsidP="00183102">
      <w:pPr>
        <w:jc w:val="both"/>
      </w:pPr>
      <w:r w:rsidRPr="00D637BE">
        <w:t>melakukan login mengelola data user mengelola master data supplier dan barang, mengelola data pengaturan brand, divisi, kategori, warna, dan ukuran mengelola transaksi barang masuk dan barang keluar memproses dan mencetak laporan persediaan barang, barang masuk dan keluar logout.</w:t>
      </w:r>
      <w:r>
        <w:t>A</w:t>
      </w:r>
      <w:r w:rsidRPr="00D637BE">
        <w:t>dmin bisa melakukan login</w:t>
      </w:r>
      <w:r>
        <w:t>,</w:t>
      </w:r>
      <w:r w:rsidRPr="00D637BE">
        <w:t>mengelola data</w:t>
      </w:r>
      <w:r>
        <w:t>,</w:t>
      </w:r>
      <w:r w:rsidRPr="00D637BE">
        <w:t xml:space="preserve"> pengaturan brand, divisi, kategori, warna, dan ukuran</w:t>
      </w:r>
      <w:r>
        <w:t xml:space="preserve">, </w:t>
      </w:r>
      <w:r w:rsidRPr="00D637BE">
        <w:t>mengelola master</w:t>
      </w:r>
      <w:r>
        <w:t>,</w:t>
      </w:r>
      <w:r w:rsidRPr="00D637BE">
        <w:t xml:space="preserve"> data supplier dan barang</w:t>
      </w:r>
      <w:r>
        <w:t>,</w:t>
      </w:r>
      <w:r w:rsidRPr="00D637BE">
        <w:t>mengelola transaksi barang masuk dan barang keluar</w:t>
      </w:r>
      <w:r>
        <w:t xml:space="preserve"> ,</w:t>
      </w:r>
      <w:r w:rsidRPr="00D637BE">
        <w:t>logout</w:t>
      </w:r>
    </w:p>
    <w:p w14:paraId="53284716" w14:textId="77777777" w:rsidR="00183102" w:rsidRPr="00504D42" w:rsidRDefault="00183102" w:rsidP="00183102">
      <w:pPr>
        <w:jc w:val="both"/>
      </w:pPr>
      <w:r w:rsidRPr="00504D42">
        <w:t>3.3. Implementasi</w:t>
      </w:r>
    </w:p>
    <w:p w14:paraId="4B3BF22E" w14:textId="77777777" w:rsidR="00183102" w:rsidRDefault="00183102" w:rsidP="00183102">
      <w:pPr>
        <w:jc w:val="both"/>
      </w:pPr>
      <w:r w:rsidRPr="00504D42">
        <w:t>Tahapan ini menampilkan tampilan pada halaman admin dan halaman pimpinan.</w:t>
      </w:r>
    </w:p>
    <w:p w14:paraId="55C6AAB9" w14:textId="77777777" w:rsidR="00183102" w:rsidRPr="00102D68" w:rsidRDefault="00183102" w:rsidP="00183102">
      <w:pPr>
        <w:jc w:val="both"/>
      </w:pPr>
      <w:r w:rsidRPr="00102D68">
        <w:t>Tampilan Halaman Login</w:t>
      </w:r>
    </w:p>
    <w:p w14:paraId="41905725" w14:textId="77777777" w:rsidR="00183102" w:rsidRDefault="00183102" w:rsidP="00183102">
      <w:pPr>
        <w:ind w:firstLine="426"/>
        <w:jc w:val="both"/>
      </w:pPr>
      <w:r w:rsidRPr="00504D42">
        <w:t xml:space="preserve">Halaman ini berisikan tampilan login awal yang akan digunakan oleh Admin dan Pimpinan. Untuk dapat mengakses halaman login ini harus mengisikan username dan password. </w:t>
      </w:r>
    </w:p>
    <w:p w14:paraId="596BFB69" w14:textId="77777777" w:rsidR="00183102" w:rsidRDefault="00183102" w:rsidP="00183102">
      <w:pPr>
        <w:jc w:val="both"/>
      </w:pPr>
    </w:p>
    <w:p w14:paraId="4EA0FD6A" w14:textId="1E98C43D" w:rsidR="00795A36" w:rsidRDefault="00795A36" w:rsidP="00E06459">
      <w:pPr>
        <w:jc w:val="both"/>
        <w:sectPr w:rsidR="00795A36" w:rsidSect="00795A36">
          <w:type w:val="continuous"/>
          <w:pgSz w:w="11909" w:h="16834" w:code="9"/>
          <w:pgMar w:top="1077" w:right="731" w:bottom="1077" w:left="731" w:header="720" w:footer="720" w:gutter="0"/>
          <w:cols w:num="2" w:space="720"/>
          <w:titlePg/>
          <w:docGrid w:linePitch="360"/>
        </w:sectPr>
      </w:pPr>
    </w:p>
    <w:p w14:paraId="769E47D7" w14:textId="77777777" w:rsidR="00D026D6" w:rsidRDefault="00D026D6" w:rsidP="00D026D6">
      <w:pPr>
        <w:ind w:firstLine="426"/>
        <w:jc w:val="both"/>
      </w:pPr>
      <w:r>
        <w:rPr>
          <w:noProof/>
        </w:rPr>
        <w:lastRenderedPageBreak/>
        <w:drawing>
          <wp:inline distT="0" distB="0" distL="0" distR="0" wp14:anchorId="4F244938" wp14:editId="3E19D95D">
            <wp:extent cx="2476500" cy="169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4">
                      <a:extLst>
                        <a:ext uri="{28A0092B-C50C-407E-A947-70E740481C1C}">
                          <a14:useLocalDpi xmlns:a14="http://schemas.microsoft.com/office/drawing/2010/main" val="0"/>
                        </a:ext>
                      </a:extLst>
                    </a:blip>
                    <a:srcRect l="31973" t="21135" r="26457" b="27661"/>
                    <a:stretch>
                      <a:fillRect/>
                    </a:stretch>
                  </pic:blipFill>
                  <pic:spPr bwMode="auto">
                    <a:xfrm>
                      <a:off x="0" y="0"/>
                      <a:ext cx="2476500" cy="1695450"/>
                    </a:xfrm>
                    <a:prstGeom prst="rect">
                      <a:avLst/>
                    </a:prstGeom>
                    <a:noFill/>
                    <a:ln>
                      <a:noFill/>
                    </a:ln>
                  </pic:spPr>
                </pic:pic>
              </a:graphicData>
            </a:graphic>
          </wp:inline>
        </w:drawing>
      </w:r>
    </w:p>
    <w:p w14:paraId="3136EDF5" w14:textId="77777777" w:rsidR="00D026D6" w:rsidRDefault="00D026D6" w:rsidP="00D026D6">
      <w:pPr>
        <w:jc w:val="both"/>
      </w:pPr>
    </w:p>
    <w:p w14:paraId="23539B4F" w14:textId="77777777" w:rsidR="00D026D6" w:rsidRDefault="00D026D6" w:rsidP="00D026D6">
      <w:pPr>
        <w:ind w:firstLine="426"/>
        <w:jc w:val="both"/>
      </w:pPr>
    </w:p>
    <w:p w14:paraId="5979EE3B" w14:textId="77777777" w:rsidR="00D026D6" w:rsidRPr="000863B4" w:rsidRDefault="00D026D6" w:rsidP="00D026D6">
      <w:r w:rsidRPr="000863B4">
        <w:t>Gambar 2. Tampilan Halaman Login</w:t>
      </w:r>
    </w:p>
    <w:p w14:paraId="35B520AE" w14:textId="77777777" w:rsidR="00D026D6" w:rsidRPr="000863B4" w:rsidRDefault="00D026D6" w:rsidP="00D026D6">
      <w:pPr>
        <w:jc w:val="both"/>
      </w:pPr>
      <w:r w:rsidRPr="000863B4">
        <w:t>Halaman Admin</w:t>
      </w:r>
    </w:p>
    <w:p w14:paraId="00B3857D" w14:textId="77777777" w:rsidR="00D026D6" w:rsidRDefault="00D026D6" w:rsidP="00D026D6">
      <w:pPr>
        <w:ind w:firstLine="426"/>
        <w:jc w:val="both"/>
      </w:pPr>
      <w:r w:rsidRPr="000863B4">
        <w:t>Home adalah halaman awal admin ketika berhasil login. Terdapat fitur-fitur yang dapat digunakan oleh admin. Adapuntampilan halaman home admin adalah sebagai berikut.</w:t>
      </w:r>
    </w:p>
    <w:p w14:paraId="0214AA76" w14:textId="77777777" w:rsidR="00D026D6" w:rsidRDefault="00D026D6" w:rsidP="00D026D6">
      <w:pPr>
        <w:ind w:firstLine="426"/>
        <w:jc w:val="both"/>
      </w:pPr>
    </w:p>
    <w:p w14:paraId="6DDC1E1F" w14:textId="77777777" w:rsidR="00D026D6" w:rsidRDefault="00D026D6" w:rsidP="00D026D6">
      <w:pPr>
        <w:ind w:firstLine="426"/>
        <w:jc w:val="left"/>
      </w:pPr>
      <w:r>
        <w:rPr>
          <w:noProof/>
        </w:rPr>
        <w:drawing>
          <wp:inline distT="0" distB="0" distL="0" distR="0" wp14:anchorId="00B48D78" wp14:editId="29A3EF6A">
            <wp:extent cx="2402100" cy="169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5" cstate="print">
                      <a:extLst>
                        <a:ext uri="{28A0092B-C50C-407E-A947-70E740481C1C}">
                          <a14:useLocalDpi xmlns:a14="http://schemas.microsoft.com/office/drawing/2010/main" val="0"/>
                        </a:ext>
                      </a:extLst>
                    </a:blip>
                    <a:srcRect l="3473" t="9065" r="2571" b="5000"/>
                    <a:stretch>
                      <a:fillRect/>
                    </a:stretch>
                  </pic:blipFill>
                  <pic:spPr bwMode="auto">
                    <a:xfrm>
                      <a:off x="0" y="0"/>
                      <a:ext cx="2402100" cy="1695600"/>
                    </a:xfrm>
                    <a:prstGeom prst="rect">
                      <a:avLst/>
                    </a:prstGeom>
                    <a:noFill/>
                    <a:ln>
                      <a:noFill/>
                    </a:ln>
                  </pic:spPr>
                </pic:pic>
              </a:graphicData>
            </a:graphic>
          </wp:inline>
        </w:drawing>
      </w:r>
    </w:p>
    <w:p w14:paraId="307C8BE0" w14:textId="77777777" w:rsidR="00D026D6" w:rsidRDefault="00D026D6" w:rsidP="00D026D6">
      <w:pPr>
        <w:jc w:val="both"/>
      </w:pPr>
    </w:p>
    <w:p w14:paraId="350EDE3A" w14:textId="77777777" w:rsidR="00D026D6" w:rsidRPr="009612C0" w:rsidRDefault="00D026D6" w:rsidP="00D026D6">
      <w:r w:rsidRPr="009612C0">
        <w:t>Gambar 3. Tampilan Halaman Home Admin</w:t>
      </w:r>
    </w:p>
    <w:p w14:paraId="16702659" w14:textId="77777777" w:rsidR="00D026D6" w:rsidRPr="009612C0" w:rsidRDefault="00D026D6" w:rsidP="00D026D6">
      <w:pPr>
        <w:jc w:val="both"/>
      </w:pPr>
      <w:r w:rsidRPr="009612C0">
        <w:t>Halaman data Supplier</w:t>
      </w:r>
    </w:p>
    <w:p w14:paraId="677BDE8D" w14:textId="77777777" w:rsidR="00D026D6" w:rsidRDefault="00D026D6" w:rsidP="00D026D6">
      <w:pPr>
        <w:ind w:firstLine="426"/>
        <w:jc w:val="both"/>
      </w:pPr>
      <w:r w:rsidRPr="009612C0">
        <w:t>Halaman data supplier terdapat fasilitas aksi menambah, mengubah dan menghapus. Admin dapat memasukkan data supplier.</w:t>
      </w:r>
    </w:p>
    <w:p w14:paraId="1615A63C" w14:textId="77777777" w:rsidR="00D026D6" w:rsidRDefault="00D026D6" w:rsidP="00D026D6">
      <w:pPr>
        <w:ind w:firstLine="426"/>
        <w:jc w:val="both"/>
      </w:pPr>
    </w:p>
    <w:p w14:paraId="57970B8F" w14:textId="77777777" w:rsidR="00D026D6" w:rsidRDefault="00D026D6" w:rsidP="00D026D6">
      <w:pPr>
        <w:ind w:firstLine="426"/>
        <w:jc w:val="both"/>
        <w:rPr>
          <w:noProof/>
        </w:rPr>
      </w:pPr>
      <w:r>
        <w:rPr>
          <w:noProof/>
        </w:rPr>
        <w:drawing>
          <wp:inline distT="0" distB="0" distL="0" distR="0" wp14:anchorId="11247F8B" wp14:editId="403DA1CB">
            <wp:extent cx="2476800" cy="16053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6">
                      <a:extLst>
                        <a:ext uri="{28A0092B-C50C-407E-A947-70E740481C1C}">
                          <a14:useLocalDpi xmlns:a14="http://schemas.microsoft.com/office/drawing/2010/main" val="0"/>
                        </a:ext>
                      </a:extLst>
                    </a:blip>
                    <a:srcRect l="3473" t="17918" r="4555" b="5588"/>
                    <a:stretch>
                      <a:fillRect/>
                    </a:stretch>
                  </pic:blipFill>
                  <pic:spPr bwMode="auto">
                    <a:xfrm>
                      <a:off x="0" y="0"/>
                      <a:ext cx="2476800" cy="1605333"/>
                    </a:xfrm>
                    <a:prstGeom prst="rect">
                      <a:avLst/>
                    </a:prstGeom>
                    <a:noFill/>
                    <a:ln>
                      <a:noFill/>
                    </a:ln>
                  </pic:spPr>
                </pic:pic>
              </a:graphicData>
            </a:graphic>
          </wp:inline>
        </w:drawing>
      </w:r>
    </w:p>
    <w:p w14:paraId="58A35CE4" w14:textId="77777777" w:rsidR="00D026D6" w:rsidRDefault="00D026D6" w:rsidP="00D026D6">
      <w:pPr>
        <w:jc w:val="both"/>
      </w:pPr>
    </w:p>
    <w:p w14:paraId="0E2F7EE8" w14:textId="77777777" w:rsidR="00D026D6" w:rsidRPr="00850D2E" w:rsidRDefault="00D026D6" w:rsidP="00D026D6">
      <w:r w:rsidRPr="00850D2E">
        <w:t>Gambar 4. Tampilan Halaman Data Supplier</w:t>
      </w:r>
    </w:p>
    <w:p w14:paraId="46BFB8D2" w14:textId="77777777" w:rsidR="00D026D6" w:rsidRDefault="00D026D6" w:rsidP="002D2744">
      <w:pPr>
        <w:jc w:val="both"/>
      </w:pPr>
    </w:p>
    <w:p w14:paraId="6DE50397" w14:textId="77777777" w:rsidR="00503BA4" w:rsidRDefault="00503BA4" w:rsidP="00503BA4">
      <w:pPr>
        <w:ind w:firstLine="426"/>
        <w:jc w:val="both"/>
      </w:pPr>
      <w:r w:rsidRPr="00850D2E">
        <w:t>Halaman data barang memiliki fasilitas aksi menambah data, mengubah data, mencari data dan menghapus data yang ada. Admin juga dapat mengecek nama barang. Berikut tampilannya.</w:t>
      </w:r>
    </w:p>
    <w:p w14:paraId="05C79C0A" w14:textId="77777777" w:rsidR="00503BA4" w:rsidRDefault="00503BA4" w:rsidP="00503BA4">
      <w:pPr>
        <w:ind w:firstLine="426"/>
        <w:jc w:val="both"/>
      </w:pPr>
    </w:p>
    <w:p w14:paraId="55B9D990" w14:textId="77777777" w:rsidR="00503BA4" w:rsidRDefault="00503BA4" w:rsidP="00503BA4">
      <w:pPr>
        <w:ind w:firstLine="426"/>
        <w:jc w:val="both"/>
      </w:pPr>
      <w:r>
        <w:rPr>
          <w:noProof/>
        </w:rPr>
        <w:drawing>
          <wp:inline distT="0" distB="0" distL="0" distR="0" wp14:anchorId="0E9DE7B4" wp14:editId="5ACE92D8">
            <wp:extent cx="2476800" cy="1400400"/>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7" cstate="print">
                      <a:extLst>
                        <a:ext uri="{28A0092B-C50C-407E-A947-70E740481C1C}">
                          <a14:useLocalDpi xmlns:a14="http://schemas.microsoft.com/office/drawing/2010/main" val="0"/>
                        </a:ext>
                      </a:extLst>
                    </a:blip>
                    <a:srcRect l="3636" t="17915" r="4099" b="5862"/>
                    <a:stretch>
                      <a:fillRect/>
                    </a:stretch>
                  </pic:blipFill>
                  <pic:spPr bwMode="auto">
                    <a:xfrm>
                      <a:off x="0" y="0"/>
                      <a:ext cx="2476800" cy="1400400"/>
                    </a:xfrm>
                    <a:prstGeom prst="rect">
                      <a:avLst/>
                    </a:prstGeom>
                    <a:noFill/>
                    <a:ln>
                      <a:noFill/>
                    </a:ln>
                  </pic:spPr>
                </pic:pic>
              </a:graphicData>
            </a:graphic>
          </wp:inline>
        </w:drawing>
      </w:r>
    </w:p>
    <w:p w14:paraId="55DC506A" w14:textId="77777777" w:rsidR="00503BA4" w:rsidRDefault="00503BA4" w:rsidP="00503BA4">
      <w:pPr>
        <w:jc w:val="both"/>
      </w:pPr>
    </w:p>
    <w:p w14:paraId="0005C9F4" w14:textId="77777777" w:rsidR="00503BA4" w:rsidRPr="00137753" w:rsidRDefault="00503BA4" w:rsidP="00503BA4">
      <w:r w:rsidRPr="00137753">
        <w:t>Gambar 5. Tampilan Halaman  Data Barang</w:t>
      </w:r>
    </w:p>
    <w:p w14:paraId="79214824" w14:textId="77777777" w:rsidR="00503BA4" w:rsidRPr="00137753" w:rsidRDefault="00503BA4" w:rsidP="00503BA4"/>
    <w:p w14:paraId="0CD97742" w14:textId="77777777" w:rsidR="00503BA4" w:rsidRDefault="00503BA4" w:rsidP="00503BA4">
      <w:pPr>
        <w:ind w:firstLine="426"/>
        <w:jc w:val="both"/>
      </w:pPr>
      <w:r w:rsidRPr="00137753">
        <w:t>Berikut adalah tampilan halaman mengelola data barang masuk dan barang keluar.</w:t>
      </w:r>
    </w:p>
    <w:p w14:paraId="0DC0C8B7" w14:textId="77777777" w:rsidR="00503BA4" w:rsidRDefault="00503BA4" w:rsidP="00503BA4">
      <w:pPr>
        <w:ind w:firstLine="426"/>
        <w:jc w:val="both"/>
      </w:pPr>
    </w:p>
    <w:p w14:paraId="37E0CEA0" w14:textId="77777777" w:rsidR="00503BA4" w:rsidRDefault="00503BA4" w:rsidP="00503BA4">
      <w:pPr>
        <w:ind w:firstLine="426"/>
        <w:jc w:val="both"/>
      </w:pPr>
    </w:p>
    <w:p w14:paraId="4663A82A" w14:textId="77777777" w:rsidR="00503BA4" w:rsidRDefault="00503BA4" w:rsidP="00503BA4">
      <w:pPr>
        <w:ind w:firstLine="426"/>
        <w:jc w:val="both"/>
      </w:pPr>
      <w:r>
        <w:rPr>
          <w:noProof/>
        </w:rPr>
        <w:drawing>
          <wp:inline distT="0" distB="0" distL="0" distR="0" wp14:anchorId="41E459FC" wp14:editId="705CF980">
            <wp:extent cx="2476800" cy="1345312"/>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8" cstate="print">
                      <a:extLst>
                        <a:ext uri="{28A0092B-C50C-407E-A947-70E740481C1C}">
                          <a14:useLocalDpi xmlns:a14="http://schemas.microsoft.com/office/drawing/2010/main" val="0"/>
                        </a:ext>
                      </a:extLst>
                    </a:blip>
                    <a:srcRect l="3352" t="9277" r="4581" b="5263"/>
                    <a:stretch>
                      <a:fillRect/>
                    </a:stretch>
                  </pic:blipFill>
                  <pic:spPr bwMode="auto">
                    <a:xfrm>
                      <a:off x="0" y="0"/>
                      <a:ext cx="2476800" cy="1345312"/>
                    </a:xfrm>
                    <a:prstGeom prst="rect">
                      <a:avLst/>
                    </a:prstGeom>
                    <a:noFill/>
                    <a:ln>
                      <a:noFill/>
                    </a:ln>
                  </pic:spPr>
                </pic:pic>
              </a:graphicData>
            </a:graphic>
          </wp:inline>
        </w:drawing>
      </w:r>
    </w:p>
    <w:p w14:paraId="78373D81" w14:textId="77777777" w:rsidR="00503BA4" w:rsidRDefault="00503BA4" w:rsidP="00503BA4">
      <w:pPr>
        <w:jc w:val="both"/>
      </w:pPr>
    </w:p>
    <w:p w14:paraId="7A3F6D6E" w14:textId="77777777" w:rsidR="00503BA4" w:rsidRDefault="00503BA4" w:rsidP="00503BA4">
      <w:r w:rsidRPr="00DB2905">
        <w:t>Gambar 6. Tampilan Halaman Tambah Data Barang Masuk</w:t>
      </w:r>
    </w:p>
    <w:p w14:paraId="6E5600A1" w14:textId="77777777" w:rsidR="00503BA4" w:rsidRDefault="00503BA4" w:rsidP="00503BA4">
      <w:r>
        <w:rPr>
          <w:noProof/>
        </w:rPr>
        <w:drawing>
          <wp:inline distT="0" distB="0" distL="0" distR="0" wp14:anchorId="39DCA55A" wp14:editId="60C03F4A">
            <wp:extent cx="2537011" cy="16282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9" cstate="print">
                      <a:extLst>
                        <a:ext uri="{28A0092B-C50C-407E-A947-70E740481C1C}">
                          <a14:useLocalDpi xmlns:a14="http://schemas.microsoft.com/office/drawing/2010/main" val="0"/>
                        </a:ext>
                      </a:extLst>
                    </a:blip>
                    <a:srcRect l="3365" t="9531" r="5231" b="4698"/>
                    <a:stretch>
                      <a:fillRect/>
                    </a:stretch>
                  </pic:blipFill>
                  <pic:spPr bwMode="auto">
                    <a:xfrm>
                      <a:off x="0" y="0"/>
                      <a:ext cx="2565166" cy="1646321"/>
                    </a:xfrm>
                    <a:prstGeom prst="rect">
                      <a:avLst/>
                    </a:prstGeom>
                    <a:noFill/>
                    <a:ln>
                      <a:noFill/>
                    </a:ln>
                  </pic:spPr>
                </pic:pic>
              </a:graphicData>
            </a:graphic>
          </wp:inline>
        </w:drawing>
      </w:r>
    </w:p>
    <w:p w14:paraId="74632170" w14:textId="77777777" w:rsidR="00503BA4" w:rsidRDefault="00503BA4" w:rsidP="00503BA4"/>
    <w:p w14:paraId="1A06B6C2" w14:textId="77777777" w:rsidR="00503BA4" w:rsidRDefault="00503BA4" w:rsidP="00503BA4">
      <w:r w:rsidRPr="004E517E">
        <w:t>Gambar 6. Tampilan Halaman Data Barang Keluar</w:t>
      </w:r>
    </w:p>
    <w:p w14:paraId="4138A7D9" w14:textId="77777777" w:rsidR="00503BA4" w:rsidRDefault="00503BA4" w:rsidP="002D2744">
      <w:pPr>
        <w:jc w:val="both"/>
      </w:pPr>
    </w:p>
    <w:p w14:paraId="358BFB5C" w14:textId="77777777" w:rsidR="007A780F" w:rsidRDefault="007A780F" w:rsidP="007A780F">
      <w:pPr>
        <w:ind w:firstLine="426"/>
        <w:jc w:val="both"/>
      </w:pPr>
      <w:r w:rsidRPr="004E517E">
        <w:t>Pada halaman ini pimpinan dapat mencetak stok persediaan barang. Berikut tampilannya.</w:t>
      </w:r>
    </w:p>
    <w:p w14:paraId="5636D5DB" w14:textId="77777777" w:rsidR="007A780F" w:rsidRDefault="007A780F" w:rsidP="007A780F">
      <w:pPr>
        <w:ind w:firstLine="426"/>
        <w:jc w:val="both"/>
      </w:pPr>
    </w:p>
    <w:p w14:paraId="10B71FCF" w14:textId="77777777" w:rsidR="007A780F" w:rsidRDefault="007A780F" w:rsidP="007A780F">
      <w:pPr>
        <w:ind w:firstLine="426"/>
        <w:jc w:val="both"/>
      </w:pPr>
      <w:r>
        <w:rPr>
          <w:noProof/>
        </w:rPr>
        <w:drawing>
          <wp:inline distT="0" distB="0" distL="0" distR="0" wp14:anchorId="71831AA4" wp14:editId="4DA1FFDC">
            <wp:extent cx="2654935" cy="15487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0">
                      <a:extLst>
                        <a:ext uri="{28A0092B-C50C-407E-A947-70E740481C1C}">
                          <a14:useLocalDpi xmlns:a14="http://schemas.microsoft.com/office/drawing/2010/main" val="0"/>
                        </a:ext>
                      </a:extLst>
                    </a:blip>
                    <a:srcRect l="3468" t="9682" r="5733" b="11606"/>
                    <a:stretch>
                      <a:fillRect/>
                    </a:stretch>
                  </pic:blipFill>
                  <pic:spPr bwMode="auto">
                    <a:xfrm>
                      <a:off x="0" y="0"/>
                      <a:ext cx="2654935" cy="1548765"/>
                    </a:xfrm>
                    <a:prstGeom prst="rect">
                      <a:avLst/>
                    </a:prstGeom>
                    <a:noFill/>
                    <a:ln>
                      <a:noFill/>
                    </a:ln>
                  </pic:spPr>
                </pic:pic>
              </a:graphicData>
            </a:graphic>
          </wp:inline>
        </w:drawing>
      </w:r>
    </w:p>
    <w:p w14:paraId="5C4BF53B" w14:textId="77777777" w:rsidR="007A780F" w:rsidRPr="004E517E" w:rsidRDefault="007A780F" w:rsidP="007A780F">
      <w:pPr>
        <w:jc w:val="both"/>
      </w:pPr>
    </w:p>
    <w:p w14:paraId="690BB8A4" w14:textId="77777777" w:rsidR="007A780F" w:rsidRPr="00726522" w:rsidRDefault="007A780F" w:rsidP="007A780F">
      <w:r w:rsidRPr="00726522">
        <w:lastRenderedPageBreak/>
        <w:t>Gambar 7. Tampilan Halaman Laporan Data Persediaan Barang</w:t>
      </w:r>
    </w:p>
    <w:p w14:paraId="01B74E1D" w14:textId="77777777" w:rsidR="007A780F" w:rsidRDefault="007A780F" w:rsidP="007A780F">
      <w:pPr>
        <w:jc w:val="both"/>
        <w:rPr>
          <w:rFonts w:asciiTheme="majorBidi" w:hAnsiTheme="majorBidi" w:cstheme="majorBidi"/>
          <w:sz w:val="24"/>
          <w:szCs w:val="24"/>
        </w:rPr>
      </w:pPr>
    </w:p>
    <w:p w14:paraId="703C5C8A" w14:textId="77777777" w:rsidR="007A780F" w:rsidRDefault="007A780F" w:rsidP="007A780F">
      <w:pPr>
        <w:jc w:val="both"/>
        <w:rPr>
          <w:rFonts w:asciiTheme="majorBidi" w:hAnsiTheme="majorBidi" w:cstheme="majorBidi"/>
        </w:rPr>
      </w:pPr>
    </w:p>
    <w:p w14:paraId="56B70834" w14:textId="77777777" w:rsidR="007A780F" w:rsidRDefault="007A780F" w:rsidP="007A780F">
      <w:pPr>
        <w:spacing w:after="120" w:line="228" w:lineRule="auto"/>
        <w:jc w:val="both"/>
      </w:pPr>
    </w:p>
    <w:p w14:paraId="46C29D37" w14:textId="77777777" w:rsidR="007A780F" w:rsidRDefault="007A780F" w:rsidP="007A780F">
      <w:pPr>
        <w:pStyle w:val="Judul1"/>
        <w:numPr>
          <w:ilvl w:val="0"/>
          <w:numId w:val="21"/>
        </w:numPr>
        <w:tabs>
          <w:tab w:val="left" w:pos="1418"/>
          <w:tab w:val="left" w:pos="1701"/>
        </w:tabs>
        <w:ind w:left="360" w:hanging="360"/>
      </w:pPr>
      <w:r>
        <w:t>Kesimpulan</w:t>
      </w:r>
    </w:p>
    <w:p w14:paraId="33161728" w14:textId="77777777" w:rsidR="007A780F" w:rsidRPr="00907E4E" w:rsidRDefault="007A780F" w:rsidP="007A780F">
      <w:pPr>
        <w:ind w:firstLine="426"/>
        <w:jc w:val="both"/>
      </w:pPr>
      <w:r w:rsidRPr="00907E4E">
        <w:t>Berdasarkan pembahasan di atas, dapat ditarik kesimpulan mengenai penerapan linear sequential model atau waterfall pada pembuatan aplikasi pengelolaan data persediaan barang yaitu sebagai berikut.Pada PT. Matahari Dept. Store semua pencatatan masih menggunakan sistem konvensional.</w:t>
      </w:r>
      <w:r>
        <w:t xml:space="preserve"> </w:t>
      </w:r>
      <w:r w:rsidRPr="00907E4E">
        <w:t>Perubahan sistem dari manual menjadi terkomputerisasi sangat diperlukan untuk memberikan informasi atau pencatatan data yang sangat baik bahkan cepat. Dengan menggunakan sistem terkomputerisasi pengelolaan persediaan barang di PT. Matahari Dept Store Pontianak dapat dikelola dengan baik, terstruktur, rapi dan aman.Penerapan aplikasi ini diharapkan dapat membantu karyawan Matahari Dept Store melakukan pencatatan secara praktis dan cepat.Ada fitur untuk cetak laporan persediaan barang, fitur cetak laporan barang masuk dan fitur cetak laporan barang keluar.</w:t>
      </w:r>
    </w:p>
    <w:p w14:paraId="74015D2D" w14:textId="77777777" w:rsidR="007A780F" w:rsidRDefault="007A780F" w:rsidP="002D2744">
      <w:pPr>
        <w:jc w:val="both"/>
      </w:pPr>
    </w:p>
    <w:p w14:paraId="64DD7719" w14:textId="77777777" w:rsidR="00314939" w:rsidRPr="009E7273" w:rsidRDefault="00314939" w:rsidP="00314939">
      <w:pPr>
        <w:pStyle w:val="Judul5"/>
        <w:rPr>
          <w:rFonts w:eastAsia="MS Mincho"/>
        </w:rPr>
      </w:pPr>
      <w:r>
        <w:rPr>
          <w:rFonts w:eastAsia="MS Mincho"/>
        </w:rPr>
        <w:t>Daftar Pustaka</w:t>
      </w:r>
      <w:r>
        <w:rPr>
          <w:rFonts w:eastAsia="MS Mincho"/>
        </w:rPr>
        <w:fldChar w:fldCharType="begin"/>
      </w:r>
      <w:r>
        <w:rPr>
          <w:rFonts w:eastAsia="MS Mincho"/>
        </w:rPr>
        <w:instrText xml:space="preserve"> BIBLIOGRAPHY  \l 1033 </w:instrText>
      </w:r>
      <w:r>
        <w:rPr>
          <w:rFonts w:eastAsia="MS Mincho"/>
        </w:rPr>
        <w:fldChar w:fldCharType="separate"/>
      </w:r>
    </w:p>
    <w:p w14:paraId="1F2EE528" w14:textId="77777777" w:rsidR="00314939" w:rsidRPr="009E7273" w:rsidRDefault="00314939" w:rsidP="00314939">
      <w:pPr>
        <w:jc w:val="both"/>
        <w:rPr>
          <w:rFonts w:eastAsia="MS Mincho"/>
        </w:rPr>
      </w:pPr>
      <w:r>
        <w:rPr>
          <w:rFonts w:eastAsia="MS Mincho"/>
        </w:rPr>
        <w:fldChar w:fldCharType="end"/>
      </w:r>
      <w:r>
        <w:rPr>
          <w:rFonts w:eastAsia="MS Mincho"/>
        </w:rPr>
        <w:fldChar w:fldCharType="begin"/>
      </w:r>
      <w:r>
        <w:rPr>
          <w:rFonts w:eastAsia="MS Mincho"/>
        </w:rPr>
        <w:instrText xml:space="preserve"> BIBLIOGRAPHY  \l 1033 </w:instrText>
      </w:r>
      <w:r>
        <w:rPr>
          <w:rFonts w:eastAsia="MS Mincho"/>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09"/>
        <w:gridCol w:w="3872"/>
      </w:tblGrid>
      <w:tr w:rsidR="00314939" w14:paraId="39BBCDD9" w14:textId="77777777" w:rsidTr="00EB5F4B">
        <w:trPr>
          <w:tblCellSpacing w:w="15" w:type="dxa"/>
        </w:trPr>
        <w:tc>
          <w:tcPr>
            <w:tcW w:w="50" w:type="pct"/>
            <w:hideMark/>
          </w:tcPr>
          <w:p w14:paraId="6519F8A9" w14:textId="77777777" w:rsidR="00314939" w:rsidRDefault="00314939" w:rsidP="00EB5F4B">
            <w:pPr>
              <w:pStyle w:val="Bibliografi"/>
              <w:jc w:val="highKashida"/>
              <w:rPr>
                <w:noProof/>
                <w:sz w:val="24"/>
                <w:szCs w:val="24"/>
              </w:rPr>
            </w:pPr>
            <w:r>
              <w:rPr>
                <w:noProof/>
              </w:rPr>
              <w:t xml:space="preserve">[1] </w:t>
            </w:r>
          </w:p>
        </w:tc>
        <w:tc>
          <w:tcPr>
            <w:tcW w:w="0" w:type="auto"/>
            <w:hideMark/>
          </w:tcPr>
          <w:p w14:paraId="30655006" w14:textId="77777777" w:rsidR="00314939" w:rsidRDefault="00314939" w:rsidP="00EB5F4B">
            <w:pPr>
              <w:pStyle w:val="Bibliografi"/>
              <w:jc w:val="highKashida"/>
              <w:rPr>
                <w:noProof/>
              </w:rPr>
            </w:pPr>
            <w:r>
              <w:rPr>
                <w:noProof/>
              </w:rPr>
              <w:t xml:space="preserve">M. F. Akbar, "Penerapan Metode Waterfall pada Sistem Informasi Penjualan Dan," </w:t>
            </w:r>
            <w:r>
              <w:rPr>
                <w:i/>
                <w:iCs/>
                <w:noProof/>
              </w:rPr>
              <w:t xml:space="preserve">Indonesian Journal Computer Science, </w:t>
            </w:r>
            <w:r>
              <w:rPr>
                <w:noProof/>
              </w:rPr>
              <w:t xml:space="preserve">2022. </w:t>
            </w:r>
          </w:p>
        </w:tc>
      </w:tr>
      <w:tr w:rsidR="00314939" w14:paraId="01D61DD2" w14:textId="77777777" w:rsidTr="00EB5F4B">
        <w:trPr>
          <w:tblCellSpacing w:w="15" w:type="dxa"/>
        </w:trPr>
        <w:tc>
          <w:tcPr>
            <w:tcW w:w="50" w:type="pct"/>
            <w:hideMark/>
          </w:tcPr>
          <w:p w14:paraId="74D4C53C" w14:textId="77777777" w:rsidR="00314939" w:rsidRDefault="00314939" w:rsidP="00EB5F4B">
            <w:pPr>
              <w:pStyle w:val="Bibliografi"/>
              <w:jc w:val="highKashida"/>
              <w:rPr>
                <w:noProof/>
              </w:rPr>
            </w:pPr>
            <w:r>
              <w:rPr>
                <w:noProof/>
              </w:rPr>
              <w:t xml:space="preserve">[2] </w:t>
            </w:r>
          </w:p>
        </w:tc>
        <w:tc>
          <w:tcPr>
            <w:tcW w:w="0" w:type="auto"/>
            <w:hideMark/>
          </w:tcPr>
          <w:p w14:paraId="219F92F9" w14:textId="77777777" w:rsidR="00314939" w:rsidRDefault="00314939" w:rsidP="00EB5F4B">
            <w:pPr>
              <w:pStyle w:val="Bibliografi"/>
              <w:jc w:val="highKashida"/>
              <w:rPr>
                <w:noProof/>
              </w:rPr>
            </w:pPr>
            <w:r>
              <w:rPr>
                <w:noProof/>
              </w:rPr>
              <w:t xml:space="preserve">Supriatiningsih, "Implementasi Metode Waterfall Pada Aplikasi Inventory," </w:t>
            </w:r>
            <w:r>
              <w:rPr>
                <w:i/>
                <w:iCs/>
                <w:noProof/>
              </w:rPr>
              <w:t xml:space="preserve">Informatics and Computer Engineering Journal, </w:t>
            </w:r>
            <w:r>
              <w:rPr>
                <w:noProof/>
              </w:rPr>
              <w:t xml:space="preserve">pp. 148-156, 2023. </w:t>
            </w:r>
          </w:p>
        </w:tc>
      </w:tr>
      <w:tr w:rsidR="00314939" w14:paraId="056DBB43" w14:textId="77777777" w:rsidTr="00EB5F4B">
        <w:trPr>
          <w:tblCellSpacing w:w="15" w:type="dxa"/>
        </w:trPr>
        <w:tc>
          <w:tcPr>
            <w:tcW w:w="50" w:type="pct"/>
            <w:hideMark/>
          </w:tcPr>
          <w:p w14:paraId="0E42C015" w14:textId="77777777" w:rsidR="00314939" w:rsidRDefault="00314939" w:rsidP="00EB5F4B">
            <w:pPr>
              <w:pStyle w:val="Bibliografi"/>
              <w:jc w:val="highKashida"/>
              <w:rPr>
                <w:noProof/>
              </w:rPr>
            </w:pPr>
            <w:r>
              <w:rPr>
                <w:noProof/>
              </w:rPr>
              <w:t xml:space="preserve">[3] </w:t>
            </w:r>
          </w:p>
        </w:tc>
        <w:tc>
          <w:tcPr>
            <w:tcW w:w="0" w:type="auto"/>
            <w:hideMark/>
          </w:tcPr>
          <w:p w14:paraId="31CFA15A" w14:textId="77777777" w:rsidR="00314939" w:rsidRDefault="00314939" w:rsidP="00EB5F4B">
            <w:pPr>
              <w:pStyle w:val="Bibliografi"/>
              <w:jc w:val="highKashida"/>
              <w:rPr>
                <w:noProof/>
              </w:rPr>
            </w:pPr>
            <w:r>
              <w:rPr>
                <w:noProof/>
              </w:rPr>
              <w:t xml:space="preserve">M. Priska Choirina*1Pangestuti Prima Darajat 2, "Sistem Informasi Persediaan Barang Berbasis Android Pada Toko Sinar Baru Kepanjen Menggunakan Metode Waterfall," </w:t>
            </w:r>
            <w:r>
              <w:rPr>
                <w:i/>
                <w:iCs/>
                <w:noProof/>
              </w:rPr>
              <w:t xml:space="preserve">Seminar Nasional Hasil Penelitian &amp; Pengabdian Masyarakat Bidang Ilmu Komputer, </w:t>
            </w:r>
            <w:r>
              <w:rPr>
                <w:noProof/>
              </w:rPr>
              <w:t xml:space="preserve">pp. 109-118, 2023. </w:t>
            </w:r>
          </w:p>
        </w:tc>
      </w:tr>
    </w:tbl>
    <w:p w14:paraId="5DB5AA57" w14:textId="77777777" w:rsidR="00314939" w:rsidRDefault="00314939" w:rsidP="00314939">
      <w:pPr>
        <w:rPr>
          <w:noProof/>
        </w:rPr>
      </w:pPr>
    </w:p>
    <w:p w14:paraId="1D54C3DE" w14:textId="77777777" w:rsidR="00314939" w:rsidRPr="00573167" w:rsidRDefault="00314939" w:rsidP="00314939">
      <w:pPr>
        <w:jc w:val="both"/>
        <w:rPr>
          <w:rFonts w:eastAsia="MS Mincho"/>
        </w:rPr>
      </w:pPr>
      <w:r>
        <w:rPr>
          <w:rFonts w:eastAsia="MS Mincho"/>
        </w:rPr>
        <w:fldChar w:fldCharType="end"/>
      </w:r>
    </w:p>
    <w:p w14:paraId="57EAE394" w14:textId="0D40E246" w:rsidR="00314939" w:rsidRDefault="00314939" w:rsidP="00314939">
      <w:pPr>
        <w:jc w:val="both"/>
      </w:pPr>
      <w:r>
        <w:t xml:space="preserve">[5] O. V. N. Y. A. Atman Lucky Fernandes, RANCANG BANGUN SISTEM INFORMASI ABSENSI PEGAWAI, 2024. </w:t>
      </w:r>
    </w:p>
    <w:p w14:paraId="69298CFD" w14:textId="77777777" w:rsidR="00314939" w:rsidRDefault="00314939" w:rsidP="00314939">
      <w:pPr>
        <w:jc w:val="both"/>
      </w:pPr>
      <w:r>
        <w:t>[6]</w:t>
      </w:r>
      <w:r>
        <w:tab/>
        <w:t xml:space="preserve">R. Pahlevi, A. Birowo, and S. Rezeki, “Perancangan Sistem Pengelolaan Persediaan Barang pada PT Prima Indostar Lubritama,” J. Ris. </w:t>
      </w:r>
      <w:r>
        <w:t>dan Apl. Mhs. Inform., vol. 2, no. 02, pp. 235–242, 2021, doi: 10.30998/jrami.v2i02.873.</w:t>
      </w:r>
    </w:p>
    <w:p w14:paraId="7A12B926" w14:textId="77777777" w:rsidR="00314939" w:rsidRDefault="00314939" w:rsidP="00314939">
      <w:pPr>
        <w:jc w:val="both"/>
      </w:pPr>
      <w:r>
        <w:t>[7]</w:t>
      </w:r>
      <w:r>
        <w:tab/>
        <w:t>B. Arifudzaki, M. Somantri, and A. Fr, “Aplikasi Sistem Informasi Persediaan Barang pada Perusahaan Ekspor Hasil Laut Berbasis Web,” Transmisi, vol. 12, no. 4, pp. 138–144, 2010, [Online]. Available: http://ejournal.undip.ac.id/index.php/transmisi.</w:t>
      </w:r>
    </w:p>
    <w:p w14:paraId="3B55CE95" w14:textId="77777777" w:rsidR="00314939" w:rsidRDefault="00314939" w:rsidP="00314939">
      <w:pPr>
        <w:jc w:val="both"/>
      </w:pPr>
      <w:r>
        <w:t>[8]</w:t>
      </w:r>
      <w:r>
        <w:tab/>
        <w:t>F. Wulandari and A. Kusumawardani, “Analisis pengendalian internal atas persediaan barang dagang pada pt. pancar warna indah abadi samarinda,” Akuntabel, vol. 15, no. 2, pp. 94–106,</w:t>
      </w:r>
    </w:p>
    <w:p w14:paraId="65E2F3A2" w14:textId="77777777" w:rsidR="00314939" w:rsidRDefault="00314939" w:rsidP="00314939">
      <w:pPr>
        <w:jc w:val="both"/>
      </w:pPr>
      <w:r>
        <w:t>2018.</w:t>
      </w:r>
    </w:p>
    <w:p w14:paraId="4EA96EF5" w14:textId="77777777" w:rsidR="00314939" w:rsidRDefault="00314939" w:rsidP="00314939">
      <w:pPr>
        <w:jc w:val="both"/>
      </w:pPr>
      <w:r>
        <w:t>[9]</w:t>
      </w:r>
      <w:r>
        <w:tab/>
        <w:t>S. N. R. Sika and Putri Aisyiyah Rakhma devi, “Sistem Informasi Persediaan Stok Barang Berbasis Web Pada Toko Putra</w:t>
      </w:r>
    </w:p>
    <w:p w14:paraId="5512966D" w14:textId="77777777" w:rsidR="00314939" w:rsidRDefault="00314939" w:rsidP="00314939">
      <w:pPr>
        <w:jc w:val="both"/>
      </w:pPr>
      <w:r>
        <w:t>[10]</w:t>
      </w:r>
      <w:r>
        <w:tab/>
        <w:t>Anna, “Sistem Informasi Penjualan Dan Pembelian Obat Pada Apotek Dika Farma Pontianak Berbasis Web,” J. Inform. Kaputama, vol. 5, no. 2, pp. 340–347, 2021, [Online]. Available:https://jurnal.kaputama.ac.id/index.php/JIK/article/view/571.</w:t>
      </w:r>
    </w:p>
    <w:p w14:paraId="4521C33E" w14:textId="77777777" w:rsidR="00314939" w:rsidRDefault="00314939" w:rsidP="00314939">
      <w:pPr>
        <w:jc w:val="both"/>
      </w:pPr>
      <w:r>
        <w:t xml:space="preserve"> </w:t>
      </w:r>
    </w:p>
    <w:p w14:paraId="3B4BEDBA" w14:textId="77777777" w:rsidR="00314939" w:rsidRDefault="00314939" w:rsidP="00314939">
      <w:pPr>
        <w:widowControl w:val="0"/>
        <w:autoSpaceDE w:val="0"/>
        <w:autoSpaceDN w:val="0"/>
        <w:adjustRightInd w:val="0"/>
        <w:jc w:val="both"/>
        <w:rPr>
          <w:noProof/>
        </w:rPr>
      </w:pPr>
      <w:r>
        <w:rPr>
          <w:rFonts w:ascii="Arial Narrow" w:hAnsi="Arial Narrow"/>
        </w:rPr>
        <w:fldChar w:fldCharType="begin"/>
      </w:r>
      <w:r>
        <w:rPr>
          <w:rFonts w:ascii="Arial Narrow" w:hAnsi="Arial Narrow"/>
        </w:rPr>
        <w:instrText xml:space="preserve"> BIBLIOGRAPHY  \l 1033 </w:instrText>
      </w:r>
      <w:r>
        <w:rPr>
          <w:rFonts w:ascii="Arial Narrow" w:hAnsi="Arial Narrow"/>
        </w:rPr>
        <w:fldChar w:fldCharType="separate"/>
      </w:r>
    </w:p>
    <w:p w14:paraId="6AEBC7FE" w14:textId="77777777" w:rsidR="00314939" w:rsidRDefault="00314939" w:rsidP="00314939">
      <w:pPr>
        <w:rPr>
          <w:noProof/>
        </w:rPr>
      </w:pPr>
    </w:p>
    <w:p w14:paraId="726449CA" w14:textId="77777777" w:rsidR="00314939" w:rsidRDefault="00314939" w:rsidP="00314939">
      <w:pPr>
        <w:widowControl w:val="0"/>
        <w:autoSpaceDE w:val="0"/>
        <w:autoSpaceDN w:val="0"/>
        <w:adjustRightInd w:val="0"/>
        <w:jc w:val="both"/>
        <w:rPr>
          <w:rFonts w:ascii="Arial Narrow" w:hAnsi="Arial Narrow"/>
        </w:rPr>
      </w:pPr>
      <w:r>
        <w:rPr>
          <w:rFonts w:ascii="Arial Narrow" w:hAnsi="Arial Narrow"/>
        </w:rPr>
        <w:fldChar w:fldCharType="end"/>
      </w:r>
    </w:p>
    <w:p w14:paraId="6D181AED" w14:textId="77777777" w:rsidR="00907E4E" w:rsidRPr="00907E4E" w:rsidRDefault="00907E4E" w:rsidP="00670D1E">
      <w:pPr>
        <w:jc w:val="both"/>
      </w:pPr>
    </w:p>
    <w:sectPr w:rsidR="00907E4E" w:rsidRPr="00907E4E" w:rsidSect="00314939">
      <w:pgSz w:w="11906" w:h="16838"/>
      <w:pgMar w:top="1418" w:right="1418" w:bottom="1418" w:left="1418" w:header="709" w:footer="709" w:gutter="0"/>
      <w:pgNumType w:start="1"/>
      <w:cols w:num="2"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7F7F6B" w14:textId="77777777" w:rsidR="00CB4316" w:rsidRDefault="00CB4316" w:rsidP="0072558F">
      <w:r>
        <w:separator/>
      </w:r>
    </w:p>
  </w:endnote>
  <w:endnote w:type="continuationSeparator" w:id="0">
    <w:p w14:paraId="0ED91FBD" w14:textId="77777777" w:rsidR="00CB4316" w:rsidRDefault="00CB4316" w:rsidP="007255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gency FB">
    <w:altName w:val="Calibri"/>
    <w:charset w:val="00"/>
    <w:family w:val="swiss"/>
    <w:pitch w:val="variable"/>
    <w:sig w:usb0="00000003" w:usb1="00000000" w:usb2="00000000" w:usb3="00000000" w:csb0="00000001" w:csb1="00000000"/>
  </w:font>
  <w:font w:name="Mangal">
    <w:panose1 w:val="00000400000000000000"/>
    <w:charset w:val="00"/>
    <w:family w:val="roman"/>
    <w:pitch w:val="variable"/>
    <w:sig w:usb0="00008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Borders>
        <w:top w:val="single" w:sz="4" w:space="0" w:color="auto"/>
      </w:tblBorders>
      <w:tblLook w:val="04A0" w:firstRow="1" w:lastRow="0" w:firstColumn="1" w:lastColumn="0" w:noHBand="0" w:noVBand="1"/>
    </w:tblPr>
    <w:tblGrid>
      <w:gridCol w:w="9721"/>
      <w:gridCol w:w="726"/>
    </w:tblGrid>
    <w:tr w:rsidR="008131B9" w:rsidRPr="00910635" w14:paraId="37085378" w14:textId="77777777" w:rsidTr="00022AEE">
      <w:tc>
        <w:tcPr>
          <w:tcW w:w="9747" w:type="dxa"/>
          <w:shd w:val="clear" w:color="auto" w:fill="auto"/>
        </w:tcPr>
        <w:p w14:paraId="62359E7C" w14:textId="77777777" w:rsidR="008131B9" w:rsidRPr="00180435" w:rsidRDefault="008131B9" w:rsidP="008131B9">
          <w:pPr>
            <w:pStyle w:val="Footer"/>
            <w:spacing w:before="120"/>
            <w:jc w:val="both"/>
            <w:rPr>
              <w:rFonts w:ascii="Arial" w:hAnsi="Arial" w:cs="Arial"/>
            </w:rPr>
          </w:pPr>
          <w:r w:rsidRPr="008131B9">
            <w:rPr>
              <w:rFonts w:ascii="Arial" w:hAnsi="Arial" w:cs="Arial"/>
            </w:rPr>
            <w:t xml:space="preserve">M. H. I. Hajar </w:t>
          </w:r>
          <w:r>
            <w:rPr>
              <w:rFonts w:ascii="Arial" w:hAnsi="Arial" w:cs="Arial"/>
            </w:rPr>
            <w:t>et al.</w:t>
          </w:r>
          <w:r w:rsidRPr="00180435">
            <w:rPr>
              <w:rFonts w:ascii="Arial" w:hAnsi="Arial" w:cs="Arial"/>
            </w:rPr>
            <w:t xml:space="preserve">, </w:t>
          </w:r>
          <w:r w:rsidRPr="008131B9">
            <w:rPr>
              <w:rFonts w:ascii="Arial" w:hAnsi="Arial" w:cs="Arial"/>
            </w:rPr>
            <w:t>Petunjuk Penulisan Naskah Jurnal Teknologi Elektro</w:t>
          </w:r>
          <w:r>
            <w:rPr>
              <w:rFonts w:ascii="Arial" w:hAnsi="Arial" w:cs="Arial"/>
            </w:rPr>
            <w:t xml:space="preserve"> </w:t>
          </w:r>
        </w:p>
      </w:tc>
      <w:tc>
        <w:tcPr>
          <w:tcW w:w="727" w:type="dxa"/>
          <w:shd w:val="clear" w:color="auto" w:fill="auto"/>
        </w:tcPr>
        <w:p w14:paraId="3E0DEB4A" w14:textId="77777777" w:rsidR="008131B9" w:rsidRPr="00180435" w:rsidRDefault="008131B9" w:rsidP="008131B9">
          <w:pPr>
            <w:pStyle w:val="Footer"/>
            <w:spacing w:before="120"/>
            <w:jc w:val="right"/>
            <w:rPr>
              <w:rFonts w:ascii="Arial" w:hAnsi="Arial" w:cs="Arial"/>
            </w:rPr>
          </w:pPr>
          <w:r w:rsidRPr="00180435">
            <w:rPr>
              <w:rFonts w:ascii="Arial" w:hAnsi="Arial" w:cs="Arial"/>
            </w:rPr>
            <w:fldChar w:fldCharType="begin"/>
          </w:r>
          <w:r w:rsidRPr="00180435">
            <w:rPr>
              <w:rFonts w:ascii="Arial" w:hAnsi="Arial" w:cs="Arial"/>
            </w:rPr>
            <w:instrText xml:space="preserve"> PAGE   \* MERGEFORMAT </w:instrText>
          </w:r>
          <w:r w:rsidRPr="00180435">
            <w:rPr>
              <w:rFonts w:ascii="Arial" w:hAnsi="Arial" w:cs="Arial"/>
            </w:rPr>
            <w:fldChar w:fldCharType="separate"/>
          </w:r>
          <w:r>
            <w:rPr>
              <w:rFonts w:ascii="Arial" w:hAnsi="Arial" w:cs="Arial"/>
              <w:noProof/>
            </w:rPr>
            <w:t>1</w:t>
          </w:r>
          <w:r w:rsidRPr="00180435">
            <w:rPr>
              <w:rFonts w:ascii="Arial" w:hAnsi="Arial" w:cs="Arial"/>
              <w:noProof/>
            </w:rPr>
            <w:fldChar w:fldCharType="end"/>
          </w:r>
        </w:p>
      </w:tc>
    </w:tr>
  </w:tbl>
  <w:p w14:paraId="5576F769" w14:textId="77777777" w:rsidR="008131B9" w:rsidRDefault="008131B9" w:rsidP="008131B9">
    <w:pPr>
      <w:pStyle w:val="Foote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01FC59" w14:textId="77777777" w:rsidR="00687659" w:rsidRDefault="00D623F1" w:rsidP="00FD1F22">
    <w:pPr>
      <w:pStyle w:val="Footer"/>
      <w:tabs>
        <w:tab w:val="clear" w:pos="4680"/>
        <w:tab w:val="clear" w:pos="9360"/>
      </w:tabs>
      <w:ind w:right="451"/>
      <w:jc w:val="both"/>
    </w:pPr>
    <w:r>
      <w:t xml:space="preserve">          </w:t>
    </w:r>
    <w:r>
      <w:tab/>
    </w:r>
    <w:r>
      <w:tab/>
    </w:r>
    <w:r>
      <w:tab/>
    </w:r>
    <w:r>
      <w:tab/>
    </w:r>
    <w:r>
      <w:tab/>
      <w:t xml:space="preserve">  </w:t>
    </w:r>
    <w:r>
      <w:tab/>
    </w:r>
    <w:r>
      <w:tab/>
    </w:r>
    <w:r>
      <w:tab/>
    </w:r>
    <w:r>
      <w:tab/>
    </w:r>
    <w:r>
      <w:tab/>
      <w:t xml:space="preserve">    </w:t>
    </w:r>
  </w:p>
  <w:tbl>
    <w:tblPr>
      <w:tblW w:w="0" w:type="auto"/>
      <w:tblBorders>
        <w:top w:val="single" w:sz="4" w:space="0" w:color="auto"/>
      </w:tblBorders>
      <w:tblLook w:val="04A0" w:firstRow="1" w:lastRow="0" w:firstColumn="1" w:lastColumn="0" w:noHBand="0" w:noVBand="1"/>
    </w:tblPr>
    <w:tblGrid>
      <w:gridCol w:w="9721"/>
      <w:gridCol w:w="726"/>
    </w:tblGrid>
    <w:tr w:rsidR="00FD1F22" w:rsidRPr="003F373D" w14:paraId="2D9688E8" w14:textId="77777777" w:rsidTr="00022AEE">
      <w:tc>
        <w:tcPr>
          <w:tcW w:w="9747" w:type="dxa"/>
          <w:shd w:val="clear" w:color="auto" w:fill="auto"/>
        </w:tcPr>
        <w:p w14:paraId="5D3AE42E" w14:textId="381A7335" w:rsidR="00FD1F22" w:rsidRPr="003F373D" w:rsidRDefault="00196DBA" w:rsidP="00FD1F22">
          <w:pPr>
            <w:pStyle w:val="Footer"/>
            <w:spacing w:before="120"/>
            <w:jc w:val="both"/>
          </w:pPr>
          <w:r>
            <w:t xml:space="preserve">Jurnal </w:t>
          </w:r>
          <w:r w:rsidR="00371E53">
            <w:t>Teknik dan Komputer</w:t>
          </w:r>
          <w:r>
            <w:t xml:space="preserve">, </w:t>
          </w:r>
          <w:r w:rsidR="00FD1F22" w:rsidRPr="00FD1F22">
            <w:t>Vol. xx. No. xx, Bulan Tahun</w:t>
          </w:r>
          <w:r w:rsidR="00FD1F22" w:rsidRPr="003F373D">
            <w:t xml:space="preserve">  </w:t>
          </w:r>
        </w:p>
      </w:tc>
      <w:tc>
        <w:tcPr>
          <w:tcW w:w="727" w:type="dxa"/>
          <w:shd w:val="clear" w:color="auto" w:fill="auto"/>
        </w:tcPr>
        <w:p w14:paraId="3750B0AC" w14:textId="77777777" w:rsidR="00FD1F22" w:rsidRPr="003F373D" w:rsidRDefault="00FD1F22" w:rsidP="00FD1F22">
          <w:pPr>
            <w:pStyle w:val="Footer"/>
            <w:spacing w:before="120"/>
            <w:jc w:val="right"/>
          </w:pPr>
          <w:r w:rsidRPr="003F373D">
            <w:fldChar w:fldCharType="begin"/>
          </w:r>
          <w:r w:rsidRPr="003F373D">
            <w:instrText xml:space="preserve"> PAGE   \* MERGEFORMAT </w:instrText>
          </w:r>
          <w:r w:rsidRPr="003F373D">
            <w:fldChar w:fldCharType="separate"/>
          </w:r>
          <w:r w:rsidRPr="003F373D">
            <w:rPr>
              <w:noProof/>
            </w:rPr>
            <w:t>1</w:t>
          </w:r>
          <w:r w:rsidRPr="003F373D">
            <w:rPr>
              <w:noProof/>
            </w:rPr>
            <w:fldChar w:fldCharType="end"/>
          </w:r>
        </w:p>
      </w:tc>
    </w:tr>
  </w:tbl>
  <w:p w14:paraId="030EFEA2" w14:textId="77777777" w:rsidR="00687659" w:rsidRDefault="006876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Borders>
        <w:top w:val="single" w:sz="4" w:space="0" w:color="auto"/>
      </w:tblBorders>
      <w:tblLook w:val="04A0" w:firstRow="1" w:lastRow="0" w:firstColumn="1" w:lastColumn="0" w:noHBand="0" w:noVBand="1"/>
    </w:tblPr>
    <w:tblGrid>
      <w:gridCol w:w="9721"/>
      <w:gridCol w:w="726"/>
    </w:tblGrid>
    <w:tr w:rsidR="00C75768" w:rsidRPr="003F373D" w14:paraId="75318FF5" w14:textId="77777777" w:rsidTr="00C75768">
      <w:tc>
        <w:tcPr>
          <w:tcW w:w="9747" w:type="dxa"/>
          <w:shd w:val="clear" w:color="auto" w:fill="auto"/>
        </w:tcPr>
        <w:p w14:paraId="3A188C99" w14:textId="17B543F2" w:rsidR="00C75768" w:rsidRPr="003F373D" w:rsidRDefault="00196DBA" w:rsidP="008131B9">
          <w:pPr>
            <w:pStyle w:val="Footer"/>
            <w:spacing w:before="120"/>
            <w:jc w:val="both"/>
          </w:pPr>
          <w:r>
            <w:t xml:space="preserve">Jurnal </w:t>
          </w:r>
          <w:r w:rsidR="00F41322">
            <w:t>Teknik dan Komputer</w:t>
          </w:r>
          <w:r>
            <w:t xml:space="preserve">, </w:t>
          </w:r>
          <w:r w:rsidR="00FD1F22" w:rsidRPr="00FD1F22">
            <w:t>Vol. xx. No. xx, Bulan Tahun</w:t>
          </w:r>
          <w:r w:rsidR="003F373D" w:rsidRPr="003F373D">
            <w:t xml:space="preserve"> </w:t>
          </w:r>
        </w:p>
      </w:tc>
      <w:tc>
        <w:tcPr>
          <w:tcW w:w="727" w:type="dxa"/>
          <w:shd w:val="clear" w:color="auto" w:fill="auto"/>
        </w:tcPr>
        <w:p w14:paraId="5AD6957C" w14:textId="77777777" w:rsidR="00C75768" w:rsidRPr="003F373D" w:rsidRDefault="00C75768" w:rsidP="00C75768">
          <w:pPr>
            <w:pStyle w:val="Footer"/>
            <w:spacing w:before="120"/>
            <w:jc w:val="right"/>
          </w:pPr>
          <w:r w:rsidRPr="003F373D">
            <w:fldChar w:fldCharType="begin"/>
          </w:r>
          <w:r w:rsidRPr="003F373D">
            <w:instrText xml:space="preserve"> PAGE   \* MERGEFORMAT </w:instrText>
          </w:r>
          <w:r w:rsidRPr="003F373D">
            <w:fldChar w:fldCharType="separate"/>
          </w:r>
          <w:r w:rsidRPr="003F373D">
            <w:rPr>
              <w:noProof/>
            </w:rPr>
            <w:t>1</w:t>
          </w:r>
          <w:r w:rsidRPr="003F373D">
            <w:rPr>
              <w:noProof/>
            </w:rPr>
            <w:fldChar w:fldCharType="end"/>
          </w:r>
        </w:p>
      </w:tc>
    </w:tr>
  </w:tbl>
  <w:p w14:paraId="096CA903" w14:textId="77777777" w:rsidR="00C75768" w:rsidRPr="003F373D" w:rsidRDefault="00C757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E8F54F" w14:textId="77777777" w:rsidR="00CB4316" w:rsidRDefault="00CB4316" w:rsidP="0072558F">
      <w:r>
        <w:separator/>
      </w:r>
    </w:p>
  </w:footnote>
  <w:footnote w:type="continuationSeparator" w:id="0">
    <w:p w14:paraId="005803F2" w14:textId="77777777" w:rsidR="00CB4316" w:rsidRDefault="00CB4316" w:rsidP="007255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9E3461" w14:textId="77777777" w:rsidR="0072558F" w:rsidRPr="00D40558" w:rsidRDefault="0072558F" w:rsidP="0072558F">
    <w:pPr>
      <w:pStyle w:val="Header"/>
      <w:rPr>
        <w:sz w:val="24"/>
        <w:szCs w:val="24"/>
      </w:rPr>
    </w:pPr>
  </w:p>
  <w:tbl>
    <w:tblPr>
      <w:tblW w:w="0" w:type="auto"/>
      <w:tblBorders>
        <w:bottom w:val="single" w:sz="4" w:space="0" w:color="auto"/>
      </w:tblBorders>
      <w:tblLook w:val="04A0" w:firstRow="1" w:lastRow="0" w:firstColumn="1" w:lastColumn="0" w:noHBand="0" w:noVBand="1"/>
    </w:tblPr>
    <w:tblGrid>
      <w:gridCol w:w="10447"/>
    </w:tblGrid>
    <w:tr w:rsidR="00FD1F22" w:rsidRPr="003F373D" w14:paraId="4682D714" w14:textId="77777777" w:rsidTr="00FD1F22">
      <w:trPr>
        <w:trHeight w:val="501"/>
      </w:trPr>
      <w:tc>
        <w:tcPr>
          <w:tcW w:w="10527" w:type="dxa"/>
          <w:shd w:val="clear" w:color="auto" w:fill="auto"/>
        </w:tcPr>
        <w:p w14:paraId="024C5C70" w14:textId="025A2AB3" w:rsidR="00FD1F22" w:rsidRPr="003F373D" w:rsidRDefault="00603910" w:rsidP="00FD1F22">
          <w:pPr>
            <w:pStyle w:val="Footer"/>
            <w:spacing w:before="120" w:after="120"/>
            <w:jc w:val="both"/>
          </w:pPr>
          <w:r>
            <w:t>J. Andika</w:t>
          </w:r>
          <w:r w:rsidR="00FD1F22" w:rsidRPr="003F373D">
            <w:t xml:space="preserve"> et al., Petunjuk Penulisan Naskah Jurnal </w:t>
          </w:r>
          <w:r w:rsidR="00371E53">
            <w:t>Teknik dan Komputer</w:t>
          </w:r>
          <w:r w:rsidR="00FD1F22" w:rsidRPr="003F373D">
            <w:t xml:space="preserve">  </w:t>
          </w:r>
        </w:p>
      </w:tc>
    </w:tr>
  </w:tbl>
  <w:p w14:paraId="2482026C" w14:textId="77777777" w:rsidR="0072558F" w:rsidRPr="00D40558" w:rsidRDefault="0072558F">
    <w:pPr>
      <w:pStyle w:val="Header"/>
      <w:rPr>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Borders>
        <w:bottom w:val="single" w:sz="4" w:space="0" w:color="auto"/>
      </w:tblBorders>
      <w:tblLook w:val="04A0" w:firstRow="1" w:lastRow="0" w:firstColumn="1" w:lastColumn="0" w:noHBand="0" w:noVBand="1"/>
    </w:tblPr>
    <w:tblGrid>
      <w:gridCol w:w="10447"/>
    </w:tblGrid>
    <w:tr w:rsidR="00DD5777" w:rsidRPr="00252628" w14:paraId="5E0E59F7" w14:textId="550030AA" w:rsidTr="00C75768">
      <w:trPr>
        <w:trHeight w:val="1050"/>
      </w:trPr>
      <w:tc>
        <w:tcPr>
          <w:tcW w:w="10561" w:type="dxa"/>
          <w:shd w:val="clear" w:color="auto" w:fill="auto"/>
        </w:tcPr>
        <w:p w14:paraId="4FDE45CF" w14:textId="5F9042D1" w:rsidR="00EC3539" w:rsidRPr="00B12C53" w:rsidRDefault="00B12C53" w:rsidP="00E5251D">
          <w:pPr>
            <w:spacing w:before="120"/>
            <w:ind w:left="2019"/>
            <w:jc w:val="right"/>
            <w:rPr>
              <w:rFonts w:ascii="Agency FB" w:hAnsi="Agency FB"/>
              <w:sz w:val="24"/>
              <w:szCs w:val="24"/>
            </w:rPr>
          </w:pPr>
          <w:bookmarkStart w:id="0" w:name="_Hlk45827591"/>
          <w:r w:rsidRPr="00B12C53">
            <w:rPr>
              <w:rFonts w:ascii="Agency FB" w:hAnsi="Agency FB"/>
              <w:noProof/>
              <w:sz w:val="24"/>
              <w:szCs w:val="24"/>
            </w:rPr>
            <mc:AlternateContent>
              <mc:Choice Requires="wps">
                <w:drawing>
                  <wp:anchor distT="45720" distB="45720" distL="114300" distR="114300" simplePos="0" relativeHeight="251659264" behindDoc="0" locked="0" layoutInCell="1" allowOverlap="1" wp14:anchorId="40C0602D" wp14:editId="112AEC4E">
                    <wp:simplePos x="0" y="0"/>
                    <wp:positionH relativeFrom="column">
                      <wp:posOffset>-24765</wp:posOffset>
                    </wp:positionH>
                    <wp:positionV relativeFrom="paragraph">
                      <wp:posOffset>8255</wp:posOffset>
                    </wp:positionV>
                    <wp:extent cx="1422400" cy="635000"/>
                    <wp:effectExtent l="0" t="0" r="635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0" cy="635000"/>
                            </a:xfrm>
                            <a:prstGeom prst="rect">
                              <a:avLst/>
                            </a:prstGeom>
                            <a:solidFill>
                              <a:srgbClr val="FFFFFF"/>
                            </a:solidFill>
                            <a:ln w="9525">
                              <a:noFill/>
                              <a:miter lim="800000"/>
                              <a:headEnd/>
                              <a:tailEnd/>
                            </a:ln>
                          </wps:spPr>
                          <wps:txbx>
                            <w:txbxContent>
                              <w:p w14:paraId="649D3B41" w14:textId="2E0FEF55" w:rsidR="00B12C53" w:rsidRPr="00B12C53" w:rsidRDefault="00B12C53">
                                <w:pPr>
                                  <w:rPr>
                                    <w:rFonts w:ascii="Agency FB" w:hAnsi="Agency FB"/>
                                    <w:b/>
                                    <w:bCs/>
                                    <w:sz w:val="72"/>
                                    <w:szCs w:val="72"/>
                                  </w:rPr>
                                </w:pPr>
                                <w:r w:rsidRPr="00B12C53">
                                  <w:rPr>
                                    <w:rFonts w:ascii="Agency FB" w:hAnsi="Agency FB"/>
                                    <w:b/>
                                    <w:bCs/>
                                    <w:sz w:val="72"/>
                                    <w:szCs w:val="72"/>
                                  </w:rPr>
                                  <w:t>JITKO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0C0602D" id="_x0000_t202" coordsize="21600,21600" o:spt="202" path="m,l,21600r21600,l21600,xe">
                    <v:stroke joinstyle="miter"/>
                    <v:path gradientshapeok="t" o:connecttype="rect"/>
                  </v:shapetype>
                  <v:shape id="Text Box 2" o:spid="_x0000_s1026" type="#_x0000_t202" style="position:absolute;left:0;text-align:left;margin-left:-1.95pt;margin-top:.65pt;width:112pt;height:50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" stroked="f">
                    <v:textbox>
                      <w:txbxContent>
                        <w:p w14:paraId="649D3B41" w14:textId="2E0FEF55" w:rsidR="00B12C53" w:rsidRPr="00B12C53" w:rsidRDefault="00B12C53">
                          <w:pPr>
                            <w:rPr>
                              <w:rFonts w:ascii="Agency FB" w:hAnsi="Agency FB"/>
                              <w:b/>
                              <w:bCs/>
                              <w:sz w:val="72"/>
                              <w:szCs w:val="72"/>
                            </w:rPr>
                          </w:pPr>
                          <w:r w:rsidRPr="00B12C53">
                            <w:rPr>
                              <w:rFonts w:ascii="Agency FB" w:hAnsi="Agency FB"/>
                              <w:b/>
                              <w:bCs/>
                              <w:sz w:val="72"/>
                              <w:szCs w:val="72"/>
                            </w:rPr>
                            <w:t>JITKOM</w:t>
                          </w:r>
                        </w:p>
                      </w:txbxContent>
                    </v:textbox>
                    <w10:wrap type="square"/>
                  </v:shape>
                </w:pict>
              </mc:Fallback>
            </mc:AlternateContent>
          </w:r>
          <w:r w:rsidR="00EC3539" w:rsidRPr="00B12C53">
            <w:rPr>
              <w:rFonts w:ascii="Agency FB" w:hAnsi="Agency FB"/>
              <w:sz w:val="24"/>
              <w:szCs w:val="24"/>
            </w:rPr>
            <w:t>Jurnal Ilmu Teknik dan Komputer</w:t>
          </w:r>
        </w:p>
        <w:p w14:paraId="57FE54EE" w14:textId="330846C8" w:rsidR="00DD5777" w:rsidRPr="00B12C53" w:rsidRDefault="00DD5777" w:rsidP="00E5251D">
          <w:pPr>
            <w:ind w:left="2019"/>
            <w:jc w:val="right"/>
            <w:rPr>
              <w:rFonts w:ascii="Agency FB" w:hAnsi="Agency FB"/>
              <w:sz w:val="24"/>
              <w:szCs w:val="24"/>
            </w:rPr>
          </w:pPr>
          <w:r w:rsidRPr="00B12C53">
            <w:rPr>
              <w:rFonts w:ascii="Agency FB" w:hAnsi="Agency FB"/>
              <w:sz w:val="24"/>
              <w:szCs w:val="24"/>
            </w:rPr>
            <w:t xml:space="preserve">Vol. </w:t>
          </w:r>
          <w:r w:rsidR="00C75768" w:rsidRPr="00B12C53">
            <w:rPr>
              <w:rFonts w:ascii="Agency FB" w:hAnsi="Agency FB"/>
              <w:sz w:val="24"/>
              <w:szCs w:val="24"/>
            </w:rPr>
            <w:t>xx</w:t>
          </w:r>
          <w:r w:rsidRPr="00B12C53">
            <w:rPr>
              <w:rFonts w:ascii="Agency FB" w:hAnsi="Agency FB"/>
              <w:sz w:val="24"/>
              <w:szCs w:val="24"/>
            </w:rPr>
            <w:t xml:space="preserve">. No. </w:t>
          </w:r>
          <w:r w:rsidR="00C75768" w:rsidRPr="00B12C53">
            <w:rPr>
              <w:rFonts w:ascii="Agency FB" w:hAnsi="Agency FB"/>
              <w:sz w:val="24"/>
              <w:szCs w:val="24"/>
            </w:rPr>
            <w:t>xx,</w:t>
          </w:r>
          <w:r w:rsidRPr="00B12C53">
            <w:rPr>
              <w:rFonts w:ascii="Agency FB" w:hAnsi="Agency FB"/>
              <w:sz w:val="24"/>
              <w:szCs w:val="24"/>
            </w:rPr>
            <w:t xml:space="preserve"> Bulan Tahun: Halaman</w:t>
          </w:r>
        </w:p>
        <w:p w14:paraId="39571D5D" w14:textId="1063CD32" w:rsidR="00DD5777" w:rsidRPr="008131B9" w:rsidRDefault="008131B9" w:rsidP="00E5251D">
          <w:pPr>
            <w:ind w:left="2019"/>
            <w:jc w:val="right"/>
            <w:rPr>
              <w:sz w:val="24"/>
              <w:szCs w:val="24"/>
            </w:rPr>
          </w:pPr>
          <w:r w:rsidRPr="00B12C53">
            <w:rPr>
              <w:rFonts w:ascii="Agency FB" w:hAnsi="Agency FB"/>
              <w:sz w:val="24"/>
              <w:szCs w:val="24"/>
            </w:rPr>
            <w:t>p-</w:t>
          </w:r>
          <w:r w:rsidR="00DD5777" w:rsidRPr="00B12C53">
            <w:rPr>
              <w:rFonts w:ascii="Agency FB" w:hAnsi="Agency FB"/>
              <w:sz w:val="24"/>
              <w:szCs w:val="24"/>
            </w:rPr>
            <w:t>ISSN:</w:t>
          </w:r>
          <w:r w:rsidR="00DD5777" w:rsidRPr="00B12C53">
            <w:rPr>
              <w:rFonts w:ascii="Agency FB" w:hAnsi="Agency FB"/>
              <w:sz w:val="24"/>
              <w:szCs w:val="24"/>
              <w:lang w:val="id-ID"/>
            </w:rPr>
            <w:t xml:space="preserve"> </w:t>
          </w:r>
          <w:r w:rsidR="00645D15" w:rsidRPr="00B12C53">
            <w:rPr>
              <w:rFonts w:ascii="Agency FB" w:hAnsi="Agency FB"/>
              <w:sz w:val="24"/>
              <w:szCs w:val="24"/>
            </w:rPr>
            <w:t>2548-740X</w:t>
          </w:r>
          <w:r w:rsidRPr="00B12C53">
            <w:rPr>
              <w:rFonts w:ascii="Agency FB" w:hAnsi="Agency FB"/>
              <w:sz w:val="24"/>
              <w:szCs w:val="24"/>
            </w:rPr>
            <w:t xml:space="preserve">   e-ISSN: </w:t>
          </w:r>
          <w:r w:rsidR="00645D15" w:rsidRPr="00B12C53">
            <w:rPr>
              <w:rFonts w:ascii="Agency FB" w:hAnsi="Agency FB"/>
              <w:sz w:val="24"/>
              <w:szCs w:val="24"/>
            </w:rPr>
            <w:t>2621-1491</w:t>
          </w:r>
        </w:p>
      </w:tc>
    </w:tr>
    <w:bookmarkEnd w:id="0"/>
  </w:tbl>
  <w:p w14:paraId="679E491F" w14:textId="77777777" w:rsidR="002B18FC" w:rsidRPr="00DD5777" w:rsidRDefault="002B18FC">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0E775C2"/>
    <w:multiLevelType w:val="hybridMultilevel"/>
    <w:tmpl w:val="D1E254B6"/>
    <w:lvl w:ilvl="0" w:tplc="1E564762">
      <w:start w:val="1"/>
      <w:numFmt w:val="lowerLetter"/>
      <w:lvlText w:val="%1."/>
      <w:lvlJc w:val="left"/>
      <w:pPr>
        <w:ind w:left="644" w:hanging="360"/>
      </w:p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2" w15:restartNumberingAfterBreak="0">
    <w:nsid w:val="25155280"/>
    <w:multiLevelType w:val="hybridMultilevel"/>
    <w:tmpl w:val="71B240C8"/>
    <w:lvl w:ilvl="0" w:tplc="75ACD1A0">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6F16BAC"/>
    <w:multiLevelType w:val="hybridMultilevel"/>
    <w:tmpl w:val="EED859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82B1924"/>
    <w:multiLevelType w:val="hybridMultilevel"/>
    <w:tmpl w:val="CA8859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15:restartNumberingAfterBreak="0">
    <w:nsid w:val="3D9F4763"/>
    <w:multiLevelType w:val="hybridMultilevel"/>
    <w:tmpl w:val="C1F42AEE"/>
    <w:lvl w:ilvl="0" w:tplc="F59E5E6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189603E"/>
    <w:multiLevelType w:val="multilevel"/>
    <w:tmpl w:val="D4B4B71A"/>
    <w:lvl w:ilvl="0">
      <w:start w:val="1"/>
      <w:numFmt w:val="upperRoman"/>
      <w:pStyle w:val="Judul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Judul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Judu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Judu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15:restartNumberingAfterBreak="0">
    <w:nsid w:val="44466194"/>
    <w:multiLevelType w:val="hybridMultilevel"/>
    <w:tmpl w:val="13B8EC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4C675B5C"/>
    <w:multiLevelType w:val="hybridMultilevel"/>
    <w:tmpl w:val="6088975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63DA6F38"/>
    <w:multiLevelType w:val="hybridMultilevel"/>
    <w:tmpl w:val="33F0C7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8E86BEE"/>
    <w:multiLevelType w:val="hybridMultilevel"/>
    <w:tmpl w:val="645C8814"/>
    <w:lvl w:ilvl="0" w:tplc="4162BF60">
      <w:start w:val="3"/>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6DF77517"/>
    <w:multiLevelType w:val="hybridMultilevel"/>
    <w:tmpl w:val="4DA42466"/>
    <w:lvl w:ilvl="0" w:tplc="9B3A9930">
      <w:start w:val="1"/>
      <w:numFmt w:val="lowerLetter"/>
      <w:lvlText w:val="%1."/>
      <w:lvlJc w:val="left"/>
      <w:pPr>
        <w:ind w:left="644" w:hanging="360"/>
      </w:p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18"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199586350">
    <w:abstractNumId w:val="5"/>
  </w:num>
  <w:num w:numId="2" w16cid:durableId="405886517">
    <w:abstractNumId w:val="15"/>
  </w:num>
  <w:num w:numId="3" w16cid:durableId="44330456">
    <w:abstractNumId w:val="3"/>
  </w:num>
  <w:num w:numId="4" w16cid:durableId="1135177249">
    <w:abstractNumId w:val="9"/>
  </w:num>
  <w:num w:numId="5" w16cid:durableId="850609681">
    <w:abstractNumId w:val="9"/>
  </w:num>
  <w:num w:numId="6" w16cid:durableId="221449083">
    <w:abstractNumId w:val="9"/>
  </w:num>
  <w:num w:numId="7" w16cid:durableId="1676227791">
    <w:abstractNumId w:val="9"/>
  </w:num>
  <w:num w:numId="8" w16cid:durableId="1411005108">
    <w:abstractNumId w:val="12"/>
  </w:num>
  <w:num w:numId="9" w16cid:durableId="1266497113">
    <w:abstractNumId w:val="16"/>
  </w:num>
  <w:num w:numId="10" w16cid:durableId="1383946262">
    <w:abstractNumId w:val="7"/>
  </w:num>
  <w:num w:numId="11" w16cid:durableId="356321523">
    <w:abstractNumId w:val="0"/>
  </w:num>
  <w:num w:numId="12" w16cid:durableId="1962688292">
    <w:abstractNumId w:val="18"/>
  </w:num>
  <w:num w:numId="13" w16cid:durableId="1870407378">
    <w:abstractNumId w:val="8"/>
  </w:num>
  <w:num w:numId="14" w16cid:durableId="49723703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000787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4778978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64450687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7899214">
    <w:abstractNumId w:val="6"/>
  </w:num>
  <w:num w:numId="19" w16cid:durableId="121623876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076368009">
    <w:abstractNumId w:val="2"/>
  </w:num>
  <w:num w:numId="21" w16cid:durableId="1684211852">
    <w:abstractNumId w:val="14"/>
  </w:num>
  <w:num w:numId="22" w16cid:durableId="6564198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5"/>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22AEE"/>
    <w:rsid w:val="00023C9E"/>
    <w:rsid w:val="00026893"/>
    <w:rsid w:val="0004390D"/>
    <w:rsid w:val="00056F41"/>
    <w:rsid w:val="000608DC"/>
    <w:rsid w:val="000761AE"/>
    <w:rsid w:val="000848F2"/>
    <w:rsid w:val="000863B4"/>
    <w:rsid w:val="00091B58"/>
    <w:rsid w:val="000950E4"/>
    <w:rsid w:val="000A0091"/>
    <w:rsid w:val="000B4641"/>
    <w:rsid w:val="000D35A1"/>
    <w:rsid w:val="000D660B"/>
    <w:rsid w:val="000E04A2"/>
    <w:rsid w:val="00102D68"/>
    <w:rsid w:val="0010711E"/>
    <w:rsid w:val="00127EDD"/>
    <w:rsid w:val="00137753"/>
    <w:rsid w:val="00153145"/>
    <w:rsid w:val="00183102"/>
    <w:rsid w:val="0018491B"/>
    <w:rsid w:val="00194023"/>
    <w:rsid w:val="00196DBA"/>
    <w:rsid w:val="001A1BAA"/>
    <w:rsid w:val="001B68C4"/>
    <w:rsid w:val="001D204D"/>
    <w:rsid w:val="00202971"/>
    <w:rsid w:val="0020544B"/>
    <w:rsid w:val="00215E0E"/>
    <w:rsid w:val="002160A1"/>
    <w:rsid w:val="00220A58"/>
    <w:rsid w:val="002218E5"/>
    <w:rsid w:val="00237BE2"/>
    <w:rsid w:val="0024302A"/>
    <w:rsid w:val="0025574F"/>
    <w:rsid w:val="002557EB"/>
    <w:rsid w:val="00276735"/>
    <w:rsid w:val="00277663"/>
    <w:rsid w:val="002864A3"/>
    <w:rsid w:val="002A0FEA"/>
    <w:rsid w:val="002A4402"/>
    <w:rsid w:val="002B18FC"/>
    <w:rsid w:val="002B3B81"/>
    <w:rsid w:val="002B60EF"/>
    <w:rsid w:val="002C3585"/>
    <w:rsid w:val="002D2744"/>
    <w:rsid w:val="002D471E"/>
    <w:rsid w:val="00301DEA"/>
    <w:rsid w:val="00302576"/>
    <w:rsid w:val="00314939"/>
    <w:rsid w:val="00346AED"/>
    <w:rsid w:val="0034778E"/>
    <w:rsid w:val="0036351E"/>
    <w:rsid w:val="00371E53"/>
    <w:rsid w:val="00385887"/>
    <w:rsid w:val="00387ECC"/>
    <w:rsid w:val="003A2E90"/>
    <w:rsid w:val="003A47B5"/>
    <w:rsid w:val="003A59A6"/>
    <w:rsid w:val="003B691D"/>
    <w:rsid w:val="003C5855"/>
    <w:rsid w:val="003C7FCB"/>
    <w:rsid w:val="003D3CE8"/>
    <w:rsid w:val="003D4327"/>
    <w:rsid w:val="003D667A"/>
    <w:rsid w:val="003F373D"/>
    <w:rsid w:val="00402A9B"/>
    <w:rsid w:val="00403273"/>
    <w:rsid w:val="00405184"/>
    <w:rsid w:val="004059FE"/>
    <w:rsid w:val="00407171"/>
    <w:rsid w:val="0042372C"/>
    <w:rsid w:val="00437F7A"/>
    <w:rsid w:val="004445B3"/>
    <w:rsid w:val="00451D1B"/>
    <w:rsid w:val="0045533E"/>
    <w:rsid w:val="004820E4"/>
    <w:rsid w:val="00486E3F"/>
    <w:rsid w:val="00496217"/>
    <w:rsid w:val="004A3327"/>
    <w:rsid w:val="004A6722"/>
    <w:rsid w:val="004B2E8A"/>
    <w:rsid w:val="004B4875"/>
    <w:rsid w:val="004D4573"/>
    <w:rsid w:val="004E517E"/>
    <w:rsid w:val="004F288A"/>
    <w:rsid w:val="00503BA4"/>
    <w:rsid w:val="00504D42"/>
    <w:rsid w:val="00520A4B"/>
    <w:rsid w:val="00521831"/>
    <w:rsid w:val="005248BE"/>
    <w:rsid w:val="005333F1"/>
    <w:rsid w:val="00554F98"/>
    <w:rsid w:val="00560724"/>
    <w:rsid w:val="00573167"/>
    <w:rsid w:val="00577057"/>
    <w:rsid w:val="00586957"/>
    <w:rsid w:val="00587209"/>
    <w:rsid w:val="0059463E"/>
    <w:rsid w:val="0059706C"/>
    <w:rsid w:val="005B520E"/>
    <w:rsid w:val="005B535B"/>
    <w:rsid w:val="005C5477"/>
    <w:rsid w:val="005D5045"/>
    <w:rsid w:val="005E3D16"/>
    <w:rsid w:val="005E462D"/>
    <w:rsid w:val="00603910"/>
    <w:rsid w:val="006108A4"/>
    <w:rsid w:val="00621B54"/>
    <w:rsid w:val="00645D15"/>
    <w:rsid w:val="006467E7"/>
    <w:rsid w:val="00655BDE"/>
    <w:rsid w:val="006601A4"/>
    <w:rsid w:val="00670D1E"/>
    <w:rsid w:val="00673DBE"/>
    <w:rsid w:val="006748AC"/>
    <w:rsid w:val="00675086"/>
    <w:rsid w:val="00675758"/>
    <w:rsid w:val="00686A0F"/>
    <w:rsid w:val="00687659"/>
    <w:rsid w:val="006A0C9E"/>
    <w:rsid w:val="006C38EF"/>
    <w:rsid w:val="006C4648"/>
    <w:rsid w:val="006C75F9"/>
    <w:rsid w:val="006E111A"/>
    <w:rsid w:val="006E1DF8"/>
    <w:rsid w:val="006F0943"/>
    <w:rsid w:val="006F21CF"/>
    <w:rsid w:val="0072064C"/>
    <w:rsid w:val="00722C0A"/>
    <w:rsid w:val="0072558F"/>
    <w:rsid w:val="00726522"/>
    <w:rsid w:val="007323E7"/>
    <w:rsid w:val="007442B3"/>
    <w:rsid w:val="007444E2"/>
    <w:rsid w:val="00753F7B"/>
    <w:rsid w:val="00761FCC"/>
    <w:rsid w:val="00774537"/>
    <w:rsid w:val="0077494F"/>
    <w:rsid w:val="00781BDC"/>
    <w:rsid w:val="0078398E"/>
    <w:rsid w:val="00787C5A"/>
    <w:rsid w:val="007919DE"/>
    <w:rsid w:val="00795A36"/>
    <w:rsid w:val="007A780F"/>
    <w:rsid w:val="007C0308"/>
    <w:rsid w:val="007D262D"/>
    <w:rsid w:val="007E03A1"/>
    <w:rsid w:val="007F5BA5"/>
    <w:rsid w:val="007F7870"/>
    <w:rsid w:val="008010EE"/>
    <w:rsid w:val="008014D2"/>
    <w:rsid w:val="008054BC"/>
    <w:rsid w:val="00811141"/>
    <w:rsid w:val="008131B9"/>
    <w:rsid w:val="008375BA"/>
    <w:rsid w:val="008507C6"/>
    <w:rsid w:val="00850D2E"/>
    <w:rsid w:val="00853C2F"/>
    <w:rsid w:val="0085494E"/>
    <w:rsid w:val="0086573E"/>
    <w:rsid w:val="00876551"/>
    <w:rsid w:val="00882771"/>
    <w:rsid w:val="00884BAA"/>
    <w:rsid w:val="0089696C"/>
    <w:rsid w:val="008A55B5"/>
    <w:rsid w:val="008A75C8"/>
    <w:rsid w:val="008F4441"/>
    <w:rsid w:val="008F5097"/>
    <w:rsid w:val="00907E4E"/>
    <w:rsid w:val="00911702"/>
    <w:rsid w:val="00912DD1"/>
    <w:rsid w:val="009164F4"/>
    <w:rsid w:val="0092159B"/>
    <w:rsid w:val="00924569"/>
    <w:rsid w:val="00955F21"/>
    <w:rsid w:val="009612C0"/>
    <w:rsid w:val="009743AC"/>
    <w:rsid w:val="0097508D"/>
    <w:rsid w:val="009825F2"/>
    <w:rsid w:val="009975AF"/>
    <w:rsid w:val="009A6219"/>
    <w:rsid w:val="009A6486"/>
    <w:rsid w:val="009E6097"/>
    <w:rsid w:val="009E7273"/>
    <w:rsid w:val="00A15A0D"/>
    <w:rsid w:val="00A16384"/>
    <w:rsid w:val="00A311A3"/>
    <w:rsid w:val="00A336A7"/>
    <w:rsid w:val="00A510F7"/>
    <w:rsid w:val="00A566BE"/>
    <w:rsid w:val="00A63F20"/>
    <w:rsid w:val="00A70D65"/>
    <w:rsid w:val="00A90FFC"/>
    <w:rsid w:val="00AA74B5"/>
    <w:rsid w:val="00AB0FB4"/>
    <w:rsid w:val="00AB70FD"/>
    <w:rsid w:val="00AC6519"/>
    <w:rsid w:val="00AE4297"/>
    <w:rsid w:val="00B067DE"/>
    <w:rsid w:val="00B12C53"/>
    <w:rsid w:val="00B40E6D"/>
    <w:rsid w:val="00B47097"/>
    <w:rsid w:val="00B56094"/>
    <w:rsid w:val="00B65AFC"/>
    <w:rsid w:val="00B751BE"/>
    <w:rsid w:val="00B9445A"/>
    <w:rsid w:val="00B952CB"/>
    <w:rsid w:val="00BA0866"/>
    <w:rsid w:val="00BA112F"/>
    <w:rsid w:val="00BA425E"/>
    <w:rsid w:val="00BC58D8"/>
    <w:rsid w:val="00BD161D"/>
    <w:rsid w:val="00BE563F"/>
    <w:rsid w:val="00BE6580"/>
    <w:rsid w:val="00C04D96"/>
    <w:rsid w:val="00C17453"/>
    <w:rsid w:val="00C1777E"/>
    <w:rsid w:val="00C44C91"/>
    <w:rsid w:val="00C45FAE"/>
    <w:rsid w:val="00C75768"/>
    <w:rsid w:val="00C819F0"/>
    <w:rsid w:val="00C90505"/>
    <w:rsid w:val="00C96B3A"/>
    <w:rsid w:val="00CB0BAC"/>
    <w:rsid w:val="00CB0D87"/>
    <w:rsid w:val="00CB1404"/>
    <w:rsid w:val="00CB2191"/>
    <w:rsid w:val="00CB4316"/>
    <w:rsid w:val="00CB54D6"/>
    <w:rsid w:val="00CB66E6"/>
    <w:rsid w:val="00CC25CE"/>
    <w:rsid w:val="00CD2292"/>
    <w:rsid w:val="00CD3898"/>
    <w:rsid w:val="00CD3C1E"/>
    <w:rsid w:val="00CE7346"/>
    <w:rsid w:val="00D026D6"/>
    <w:rsid w:val="00D24046"/>
    <w:rsid w:val="00D30A5A"/>
    <w:rsid w:val="00D40558"/>
    <w:rsid w:val="00D43E04"/>
    <w:rsid w:val="00D50B5C"/>
    <w:rsid w:val="00D60F28"/>
    <w:rsid w:val="00D623F1"/>
    <w:rsid w:val="00D637BE"/>
    <w:rsid w:val="00D700BC"/>
    <w:rsid w:val="00D87894"/>
    <w:rsid w:val="00D9156D"/>
    <w:rsid w:val="00DB0EF8"/>
    <w:rsid w:val="00DB2905"/>
    <w:rsid w:val="00DD22A0"/>
    <w:rsid w:val="00DD5777"/>
    <w:rsid w:val="00E06459"/>
    <w:rsid w:val="00E21ADE"/>
    <w:rsid w:val="00E25A37"/>
    <w:rsid w:val="00E5251D"/>
    <w:rsid w:val="00E73409"/>
    <w:rsid w:val="00E774BA"/>
    <w:rsid w:val="00E91219"/>
    <w:rsid w:val="00EA506F"/>
    <w:rsid w:val="00EB73A6"/>
    <w:rsid w:val="00EC3539"/>
    <w:rsid w:val="00ED3AC7"/>
    <w:rsid w:val="00EE2D04"/>
    <w:rsid w:val="00EE4362"/>
    <w:rsid w:val="00EE5BD1"/>
    <w:rsid w:val="00EF18D7"/>
    <w:rsid w:val="00EF1E8A"/>
    <w:rsid w:val="00EF3A1A"/>
    <w:rsid w:val="00F003A6"/>
    <w:rsid w:val="00F013B9"/>
    <w:rsid w:val="00F05452"/>
    <w:rsid w:val="00F1374A"/>
    <w:rsid w:val="00F23802"/>
    <w:rsid w:val="00F24D7F"/>
    <w:rsid w:val="00F32152"/>
    <w:rsid w:val="00F41322"/>
    <w:rsid w:val="00F434A0"/>
    <w:rsid w:val="00F7631E"/>
    <w:rsid w:val="00FA039E"/>
    <w:rsid w:val="00FC0E41"/>
    <w:rsid w:val="00FC2C27"/>
    <w:rsid w:val="00FD1F22"/>
    <w:rsid w:val="00FE4B82"/>
  </w:rsids>
  <m:mathPr>
    <m:mathFont m:val="Cambria Math"/>
    <m:brkBin m:val="before"/>
    <m:brkBinSub m:val="--"/>
    <m:smallFrac m:val="0"/>
    <m:dispDef/>
    <m:lMargin m:val="0"/>
    <m:rMargin m:val="0"/>
    <m:defJc m:val="centerGroup"/>
    <m:wrapIndent m:val="1440"/>
    <m:intLim m:val="subSup"/>
    <m:naryLim m:val="undOvr"/>
  </m:mathPr>
  <w:themeFontLang w:val="en-ID" w:eastAsia="zh-CN"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9371CF1"/>
  <w15:chartTrackingRefBased/>
  <w15:docId w15:val="{3B280016-BB66-48EE-B8F5-DCD8AA5531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imes New Roman" w:hAnsi="Calibri" w:cs="Times New Roman"/>
        <w:lang w:val="en-ID" w:eastAsia="zh-CN" w:bidi="hi-IN"/>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lang w:val="en-US" w:eastAsia="en-US" w:bidi="ar-SA"/>
    </w:rPr>
  </w:style>
  <w:style w:type="paragraph" w:styleId="Judul1">
    <w:name w:val="heading 1"/>
    <w:basedOn w:val="Normal"/>
    <w:next w:val="Normal"/>
    <w:link w:val="Judul1K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Judul2">
    <w:name w:val="heading 2"/>
    <w:basedOn w:val="Normal"/>
    <w:next w:val="Normal"/>
    <w:link w:val="Judul2K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Judul3">
    <w:name w:val="heading 3"/>
    <w:basedOn w:val="Normal"/>
    <w:next w:val="Normal"/>
    <w:link w:val="Judul3KAR"/>
    <w:uiPriority w:val="99"/>
    <w:qFormat/>
    <w:rsid w:val="004059FE"/>
    <w:pPr>
      <w:numPr>
        <w:ilvl w:val="2"/>
        <w:numId w:val="6"/>
      </w:numPr>
      <w:spacing w:line="240" w:lineRule="exact"/>
      <w:ind w:firstLine="288"/>
      <w:jc w:val="both"/>
      <w:outlineLvl w:val="2"/>
    </w:pPr>
    <w:rPr>
      <w:rFonts w:eastAsia="MS Mincho"/>
      <w:i/>
      <w:iCs/>
      <w:noProof/>
    </w:rPr>
  </w:style>
  <w:style w:type="paragraph" w:styleId="Judul4">
    <w:name w:val="heading 4"/>
    <w:basedOn w:val="Normal"/>
    <w:next w:val="Normal"/>
    <w:link w:val="Judul4K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Judul5">
    <w:name w:val="heading 5"/>
    <w:basedOn w:val="Normal"/>
    <w:next w:val="Normal"/>
    <w:link w:val="Judul5KAR"/>
    <w:uiPriority w:val="99"/>
    <w:qFormat/>
    <w:pPr>
      <w:tabs>
        <w:tab w:val="left" w:pos="360"/>
      </w:tabs>
      <w:spacing w:before="160" w:after="80"/>
      <w:outlineLvl w:val="4"/>
    </w:pPr>
    <w:rPr>
      <w:smallCaps/>
      <w:noProo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9"/>
    <w:locked/>
    <w:rsid w:val="00CB1404"/>
    <w:rPr>
      <w:rFonts w:ascii="Times New Roman" w:eastAsia="MS Mincho" w:hAnsi="Times New Roman"/>
      <w:smallCaps/>
      <w:noProof/>
    </w:rPr>
  </w:style>
  <w:style w:type="character" w:customStyle="1" w:styleId="Judul2KAR">
    <w:name w:val="Judul 2 KAR"/>
    <w:link w:val="Judul2"/>
    <w:uiPriority w:val="99"/>
    <w:locked/>
    <w:rsid w:val="00EF3A1A"/>
    <w:rPr>
      <w:rFonts w:ascii="Times New Roman" w:eastAsia="MS Mincho" w:hAnsi="Times New Roman" w:cs="Times New Roman"/>
      <w:i/>
      <w:iCs/>
      <w:noProof/>
      <w:sz w:val="20"/>
      <w:szCs w:val="20"/>
    </w:rPr>
  </w:style>
  <w:style w:type="character" w:customStyle="1" w:styleId="Judul3KAR">
    <w:name w:val="Judul 3 KAR"/>
    <w:link w:val="Judul3"/>
    <w:uiPriority w:val="99"/>
    <w:locked/>
    <w:rsid w:val="004059FE"/>
    <w:rPr>
      <w:rFonts w:ascii="Times New Roman" w:eastAsia="MS Mincho" w:hAnsi="Times New Roman" w:cs="Times New Roman"/>
      <w:i/>
      <w:iCs/>
      <w:noProof/>
      <w:sz w:val="20"/>
      <w:szCs w:val="20"/>
    </w:rPr>
  </w:style>
  <w:style w:type="character" w:customStyle="1" w:styleId="Judul4KAR">
    <w:name w:val="Judul 4 KAR"/>
    <w:link w:val="Judul4"/>
    <w:uiPriority w:val="99"/>
    <w:locked/>
    <w:rsid w:val="004059FE"/>
    <w:rPr>
      <w:rFonts w:ascii="Times New Roman" w:eastAsia="MS Mincho" w:hAnsi="Times New Roman" w:cs="Times New Roman"/>
      <w:i/>
      <w:iCs/>
      <w:noProof/>
      <w:sz w:val="20"/>
      <w:szCs w:val="20"/>
    </w:rPr>
  </w:style>
  <w:style w:type="character" w:customStyle="1" w:styleId="Judul5KAR">
    <w:name w:val="Judul 5 KAR"/>
    <w:link w:val="Judul5"/>
    <w:uiPriority w:val="99"/>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bidi="ar-SA"/>
    </w:rPr>
  </w:style>
  <w:style w:type="paragraph" w:customStyle="1" w:styleId="Affiliation">
    <w:name w:val="Affiliation"/>
    <w:uiPriority w:val="99"/>
    <w:pPr>
      <w:jc w:val="center"/>
    </w:pPr>
    <w:rPr>
      <w:rFonts w:ascii="Times New Roman" w:hAnsi="Times New Roman"/>
      <w:lang w:val="en-US" w:eastAsia="en-US" w:bidi="ar-SA"/>
    </w:rPr>
  </w:style>
  <w:style w:type="paragraph" w:customStyle="1" w:styleId="Author">
    <w:name w:val="Author"/>
    <w:uiPriority w:val="99"/>
    <w:pPr>
      <w:spacing w:before="360" w:after="40"/>
      <w:jc w:val="center"/>
    </w:pPr>
    <w:rPr>
      <w:rFonts w:ascii="Times New Roman" w:hAnsi="Times New Roman"/>
      <w:noProof/>
      <w:sz w:val="22"/>
      <w:szCs w:val="22"/>
      <w:lang w:val="en-US" w:eastAsia="en-US" w:bidi="ar-SA"/>
    </w:rPr>
  </w:style>
  <w:style w:type="paragraph" w:styleId="TeksIsi">
    <w:name w:val="Body Text"/>
    <w:basedOn w:val="Normal"/>
    <w:link w:val="TeksIsiKAR"/>
    <w:uiPriority w:val="99"/>
    <w:rsid w:val="00753F7B"/>
    <w:pPr>
      <w:tabs>
        <w:tab w:val="left" w:pos="288"/>
      </w:tabs>
      <w:spacing w:after="120" w:line="228" w:lineRule="auto"/>
      <w:ind w:firstLine="288"/>
      <w:jc w:val="both"/>
    </w:pPr>
    <w:rPr>
      <w:rFonts w:eastAsia="MS Mincho"/>
      <w:spacing w:val="-1"/>
    </w:rPr>
  </w:style>
  <w:style w:type="character" w:customStyle="1" w:styleId="TeksIsiKAR">
    <w:name w:val="Teks Isi KAR"/>
    <w:link w:val="TeksIsi"/>
    <w:uiPriority w:val="99"/>
    <w:locked/>
    <w:rsid w:val="00753F7B"/>
    <w:rPr>
      <w:rFonts w:ascii="Times New Roman" w:eastAsia="MS Mincho" w:hAnsi="Times New Roman" w:cs="Times New Roman"/>
      <w:sz w:val="20"/>
      <w:szCs w:val="20"/>
    </w:rPr>
  </w:style>
  <w:style w:type="paragraph" w:customStyle="1" w:styleId="bulletlist">
    <w:name w:val="bullet list"/>
    <w:basedOn w:val="TeksIsi"/>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bidi="ar-SA"/>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bidi="ar-SA"/>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bidi="ar-SA"/>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bidi="ar-SA"/>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bidi="ar-SA"/>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bidi="ar-SA"/>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bidi="ar-SA"/>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bidi="ar-SA"/>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bidi="ar-SA"/>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bidi="ar-SA"/>
    </w:rPr>
  </w:style>
  <w:style w:type="paragraph" w:styleId="Header">
    <w:name w:val="header"/>
    <w:basedOn w:val="Normal"/>
    <w:link w:val="HeaderKAR"/>
    <w:uiPriority w:val="99"/>
    <w:unhideWhenUsed/>
    <w:rsid w:val="0072558F"/>
    <w:pPr>
      <w:tabs>
        <w:tab w:val="center" w:pos="4680"/>
        <w:tab w:val="right" w:pos="9360"/>
      </w:tabs>
    </w:pPr>
  </w:style>
  <w:style w:type="character" w:customStyle="1" w:styleId="HeaderKAR">
    <w:name w:val="Header KAR"/>
    <w:link w:val="Header"/>
    <w:uiPriority w:val="99"/>
    <w:rsid w:val="0072558F"/>
    <w:rPr>
      <w:rFonts w:ascii="Times New Roman" w:hAnsi="Times New Roman"/>
    </w:rPr>
  </w:style>
  <w:style w:type="paragraph" w:styleId="Footer">
    <w:name w:val="footer"/>
    <w:basedOn w:val="Normal"/>
    <w:link w:val="FooterKAR"/>
    <w:uiPriority w:val="99"/>
    <w:unhideWhenUsed/>
    <w:rsid w:val="0072558F"/>
    <w:pPr>
      <w:tabs>
        <w:tab w:val="center" w:pos="4680"/>
        <w:tab w:val="right" w:pos="9360"/>
      </w:tabs>
    </w:pPr>
  </w:style>
  <w:style w:type="character" w:customStyle="1" w:styleId="FooterKAR">
    <w:name w:val="Footer KAR"/>
    <w:link w:val="Footer"/>
    <w:uiPriority w:val="99"/>
    <w:rsid w:val="0072558F"/>
    <w:rPr>
      <w:rFonts w:ascii="Times New Roman" w:hAnsi="Times New Roman"/>
    </w:rPr>
  </w:style>
  <w:style w:type="paragraph" w:customStyle="1" w:styleId="Els-equation">
    <w:name w:val="Els-equation"/>
    <w:next w:val="Normal"/>
    <w:rsid w:val="001B68C4"/>
    <w:pPr>
      <w:widowControl w:val="0"/>
      <w:tabs>
        <w:tab w:val="right" w:pos="4320"/>
        <w:tab w:val="right" w:pos="9120"/>
      </w:tabs>
      <w:spacing w:before="240" w:after="240"/>
      <w:ind w:left="482"/>
    </w:pPr>
    <w:rPr>
      <w:rFonts w:ascii="Times New Roman" w:eastAsia="SimSun" w:hAnsi="Times New Roman"/>
      <w:i/>
      <w:noProof/>
      <w:lang w:val="en-US" w:eastAsia="en-US" w:bidi="ar-SA"/>
    </w:rPr>
  </w:style>
  <w:style w:type="paragraph" w:customStyle="1" w:styleId="Authorsaddresses">
    <w:name w:val="Author(s) address(es)"/>
    <w:basedOn w:val="Normal"/>
    <w:qFormat/>
    <w:rsid w:val="004A3327"/>
    <w:pPr>
      <w:widowControl w:val="0"/>
      <w:autoSpaceDE w:val="0"/>
      <w:autoSpaceDN w:val="0"/>
      <w:adjustRightInd w:val="0"/>
      <w:spacing w:after="240" w:line="240" w:lineRule="exact"/>
    </w:pPr>
    <w:rPr>
      <w:rFonts w:ascii="Arial" w:hAnsi="Arial"/>
      <w:szCs w:val="24"/>
    </w:rPr>
  </w:style>
  <w:style w:type="paragraph" w:styleId="DaftarParagraf">
    <w:name w:val="List Paragraph"/>
    <w:aliases w:val="Body of text,List Paragraph1,Colorful List - Accent 11,List Paragraph Laporan,sub sub bab"/>
    <w:basedOn w:val="Normal"/>
    <w:link w:val="DaftarParagrafKAR"/>
    <w:uiPriority w:val="1"/>
    <w:qFormat/>
    <w:rsid w:val="00521831"/>
    <w:pPr>
      <w:spacing w:after="200" w:line="276" w:lineRule="auto"/>
      <w:ind w:left="720"/>
      <w:contextualSpacing/>
      <w:jc w:val="left"/>
    </w:pPr>
    <w:rPr>
      <w:rFonts w:ascii="Calibri" w:hAnsi="Calibri"/>
      <w:sz w:val="22"/>
      <w:szCs w:val="22"/>
    </w:rPr>
  </w:style>
  <w:style w:type="character" w:styleId="Hyperlink">
    <w:name w:val="Hyperlink"/>
    <w:uiPriority w:val="99"/>
    <w:unhideWhenUsed/>
    <w:rsid w:val="00521831"/>
    <w:rPr>
      <w:color w:val="0000FF"/>
      <w:u w:val="single"/>
    </w:rPr>
  </w:style>
  <w:style w:type="character" w:customStyle="1" w:styleId="DaftarParagrafKAR">
    <w:name w:val="Daftar Paragraf KAR"/>
    <w:aliases w:val="Body of text KAR,List Paragraph1 KAR,Colorful List - Accent 11 KAR,List Paragraph Laporan KAR,sub sub bab KAR"/>
    <w:link w:val="DaftarParagraf"/>
    <w:uiPriority w:val="1"/>
    <w:rsid w:val="00521831"/>
    <w:rPr>
      <w:sz w:val="22"/>
      <w:szCs w:val="22"/>
      <w:lang w:val="en-US" w:eastAsia="en-US" w:bidi="ar-SA"/>
    </w:rPr>
  </w:style>
  <w:style w:type="table" w:styleId="KisiTabel">
    <w:name w:val="Table Grid"/>
    <w:basedOn w:val="TabelNormal"/>
    <w:uiPriority w:val="59"/>
    <w:rsid w:val="00F413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basedOn w:val="FontParagrafDefault"/>
    <w:uiPriority w:val="99"/>
    <w:semiHidden/>
    <w:rsid w:val="00B12C53"/>
    <w:rPr>
      <w:color w:val="808080"/>
    </w:rPr>
  </w:style>
  <w:style w:type="paragraph" w:styleId="Bibliografi">
    <w:name w:val="Bibliography"/>
    <w:basedOn w:val="Normal"/>
    <w:next w:val="Normal"/>
    <w:uiPriority w:val="37"/>
    <w:unhideWhenUsed/>
    <w:rsid w:val="00F321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38420">
      <w:bodyDiv w:val="1"/>
      <w:marLeft w:val="0"/>
      <w:marRight w:val="0"/>
      <w:marTop w:val="0"/>
      <w:marBottom w:val="0"/>
      <w:divBdr>
        <w:top w:val="none" w:sz="0" w:space="0" w:color="auto"/>
        <w:left w:val="none" w:sz="0" w:space="0" w:color="auto"/>
        <w:bottom w:val="none" w:sz="0" w:space="0" w:color="auto"/>
        <w:right w:val="none" w:sz="0" w:space="0" w:color="auto"/>
      </w:divBdr>
    </w:div>
    <w:div w:id="149567285">
      <w:bodyDiv w:val="1"/>
      <w:marLeft w:val="0"/>
      <w:marRight w:val="0"/>
      <w:marTop w:val="0"/>
      <w:marBottom w:val="0"/>
      <w:divBdr>
        <w:top w:val="none" w:sz="0" w:space="0" w:color="auto"/>
        <w:left w:val="none" w:sz="0" w:space="0" w:color="auto"/>
        <w:bottom w:val="none" w:sz="0" w:space="0" w:color="auto"/>
        <w:right w:val="none" w:sz="0" w:space="0" w:color="auto"/>
      </w:divBdr>
    </w:div>
    <w:div w:id="200368366">
      <w:bodyDiv w:val="1"/>
      <w:marLeft w:val="0"/>
      <w:marRight w:val="0"/>
      <w:marTop w:val="0"/>
      <w:marBottom w:val="0"/>
      <w:divBdr>
        <w:top w:val="none" w:sz="0" w:space="0" w:color="auto"/>
        <w:left w:val="none" w:sz="0" w:space="0" w:color="auto"/>
        <w:bottom w:val="none" w:sz="0" w:space="0" w:color="auto"/>
        <w:right w:val="none" w:sz="0" w:space="0" w:color="auto"/>
      </w:divBdr>
    </w:div>
    <w:div w:id="405149993">
      <w:bodyDiv w:val="1"/>
      <w:marLeft w:val="0"/>
      <w:marRight w:val="0"/>
      <w:marTop w:val="0"/>
      <w:marBottom w:val="0"/>
      <w:divBdr>
        <w:top w:val="none" w:sz="0" w:space="0" w:color="auto"/>
        <w:left w:val="none" w:sz="0" w:space="0" w:color="auto"/>
        <w:bottom w:val="none" w:sz="0" w:space="0" w:color="auto"/>
        <w:right w:val="none" w:sz="0" w:space="0" w:color="auto"/>
      </w:divBdr>
    </w:div>
    <w:div w:id="416681870">
      <w:bodyDiv w:val="1"/>
      <w:marLeft w:val="0"/>
      <w:marRight w:val="0"/>
      <w:marTop w:val="0"/>
      <w:marBottom w:val="0"/>
      <w:divBdr>
        <w:top w:val="none" w:sz="0" w:space="0" w:color="auto"/>
        <w:left w:val="none" w:sz="0" w:space="0" w:color="auto"/>
        <w:bottom w:val="none" w:sz="0" w:space="0" w:color="auto"/>
        <w:right w:val="none" w:sz="0" w:space="0" w:color="auto"/>
      </w:divBdr>
    </w:div>
    <w:div w:id="574823785">
      <w:bodyDiv w:val="1"/>
      <w:marLeft w:val="0"/>
      <w:marRight w:val="0"/>
      <w:marTop w:val="0"/>
      <w:marBottom w:val="0"/>
      <w:divBdr>
        <w:top w:val="none" w:sz="0" w:space="0" w:color="auto"/>
        <w:left w:val="none" w:sz="0" w:space="0" w:color="auto"/>
        <w:bottom w:val="none" w:sz="0" w:space="0" w:color="auto"/>
        <w:right w:val="none" w:sz="0" w:space="0" w:color="auto"/>
      </w:divBdr>
    </w:div>
    <w:div w:id="648361464">
      <w:bodyDiv w:val="1"/>
      <w:marLeft w:val="0"/>
      <w:marRight w:val="0"/>
      <w:marTop w:val="0"/>
      <w:marBottom w:val="0"/>
      <w:divBdr>
        <w:top w:val="none" w:sz="0" w:space="0" w:color="auto"/>
        <w:left w:val="none" w:sz="0" w:space="0" w:color="auto"/>
        <w:bottom w:val="none" w:sz="0" w:space="0" w:color="auto"/>
        <w:right w:val="none" w:sz="0" w:space="0" w:color="auto"/>
      </w:divBdr>
    </w:div>
    <w:div w:id="688915985">
      <w:bodyDiv w:val="1"/>
      <w:marLeft w:val="0"/>
      <w:marRight w:val="0"/>
      <w:marTop w:val="0"/>
      <w:marBottom w:val="0"/>
      <w:divBdr>
        <w:top w:val="none" w:sz="0" w:space="0" w:color="auto"/>
        <w:left w:val="none" w:sz="0" w:space="0" w:color="auto"/>
        <w:bottom w:val="none" w:sz="0" w:space="0" w:color="auto"/>
        <w:right w:val="none" w:sz="0" w:space="0" w:color="auto"/>
      </w:divBdr>
    </w:div>
    <w:div w:id="877472756">
      <w:bodyDiv w:val="1"/>
      <w:marLeft w:val="0"/>
      <w:marRight w:val="0"/>
      <w:marTop w:val="0"/>
      <w:marBottom w:val="0"/>
      <w:divBdr>
        <w:top w:val="none" w:sz="0" w:space="0" w:color="auto"/>
        <w:left w:val="none" w:sz="0" w:space="0" w:color="auto"/>
        <w:bottom w:val="none" w:sz="0" w:space="0" w:color="auto"/>
        <w:right w:val="none" w:sz="0" w:space="0" w:color="auto"/>
      </w:divBdr>
    </w:div>
    <w:div w:id="969478558">
      <w:bodyDiv w:val="1"/>
      <w:marLeft w:val="0"/>
      <w:marRight w:val="0"/>
      <w:marTop w:val="0"/>
      <w:marBottom w:val="0"/>
      <w:divBdr>
        <w:top w:val="none" w:sz="0" w:space="0" w:color="auto"/>
        <w:left w:val="none" w:sz="0" w:space="0" w:color="auto"/>
        <w:bottom w:val="none" w:sz="0" w:space="0" w:color="auto"/>
        <w:right w:val="none" w:sz="0" w:space="0" w:color="auto"/>
      </w:divBdr>
    </w:div>
    <w:div w:id="1009600737">
      <w:bodyDiv w:val="1"/>
      <w:marLeft w:val="0"/>
      <w:marRight w:val="0"/>
      <w:marTop w:val="0"/>
      <w:marBottom w:val="0"/>
      <w:divBdr>
        <w:top w:val="none" w:sz="0" w:space="0" w:color="auto"/>
        <w:left w:val="none" w:sz="0" w:space="0" w:color="auto"/>
        <w:bottom w:val="none" w:sz="0" w:space="0" w:color="auto"/>
        <w:right w:val="none" w:sz="0" w:space="0" w:color="auto"/>
      </w:divBdr>
    </w:div>
    <w:div w:id="1167482018">
      <w:bodyDiv w:val="1"/>
      <w:marLeft w:val="0"/>
      <w:marRight w:val="0"/>
      <w:marTop w:val="0"/>
      <w:marBottom w:val="0"/>
      <w:divBdr>
        <w:top w:val="none" w:sz="0" w:space="0" w:color="auto"/>
        <w:left w:val="none" w:sz="0" w:space="0" w:color="auto"/>
        <w:bottom w:val="none" w:sz="0" w:space="0" w:color="auto"/>
        <w:right w:val="none" w:sz="0" w:space="0" w:color="auto"/>
      </w:divBdr>
    </w:div>
    <w:div w:id="1179151471">
      <w:bodyDiv w:val="1"/>
      <w:marLeft w:val="0"/>
      <w:marRight w:val="0"/>
      <w:marTop w:val="0"/>
      <w:marBottom w:val="0"/>
      <w:divBdr>
        <w:top w:val="none" w:sz="0" w:space="0" w:color="auto"/>
        <w:left w:val="none" w:sz="0" w:space="0" w:color="auto"/>
        <w:bottom w:val="none" w:sz="0" w:space="0" w:color="auto"/>
        <w:right w:val="none" w:sz="0" w:space="0" w:color="auto"/>
      </w:divBdr>
    </w:div>
    <w:div w:id="1188985510">
      <w:bodyDiv w:val="1"/>
      <w:marLeft w:val="0"/>
      <w:marRight w:val="0"/>
      <w:marTop w:val="0"/>
      <w:marBottom w:val="0"/>
      <w:divBdr>
        <w:top w:val="none" w:sz="0" w:space="0" w:color="auto"/>
        <w:left w:val="none" w:sz="0" w:space="0" w:color="auto"/>
        <w:bottom w:val="none" w:sz="0" w:space="0" w:color="auto"/>
        <w:right w:val="none" w:sz="0" w:space="0" w:color="auto"/>
      </w:divBdr>
    </w:div>
    <w:div w:id="1192106274">
      <w:bodyDiv w:val="1"/>
      <w:marLeft w:val="0"/>
      <w:marRight w:val="0"/>
      <w:marTop w:val="0"/>
      <w:marBottom w:val="0"/>
      <w:divBdr>
        <w:top w:val="none" w:sz="0" w:space="0" w:color="auto"/>
        <w:left w:val="none" w:sz="0" w:space="0" w:color="auto"/>
        <w:bottom w:val="none" w:sz="0" w:space="0" w:color="auto"/>
        <w:right w:val="none" w:sz="0" w:space="0" w:color="auto"/>
      </w:divBdr>
    </w:div>
    <w:div w:id="1204292573">
      <w:bodyDiv w:val="1"/>
      <w:marLeft w:val="0"/>
      <w:marRight w:val="0"/>
      <w:marTop w:val="0"/>
      <w:marBottom w:val="0"/>
      <w:divBdr>
        <w:top w:val="none" w:sz="0" w:space="0" w:color="auto"/>
        <w:left w:val="none" w:sz="0" w:space="0" w:color="auto"/>
        <w:bottom w:val="none" w:sz="0" w:space="0" w:color="auto"/>
        <w:right w:val="none" w:sz="0" w:space="0" w:color="auto"/>
      </w:divBdr>
    </w:div>
    <w:div w:id="1215433569">
      <w:bodyDiv w:val="1"/>
      <w:marLeft w:val="0"/>
      <w:marRight w:val="0"/>
      <w:marTop w:val="0"/>
      <w:marBottom w:val="0"/>
      <w:divBdr>
        <w:top w:val="none" w:sz="0" w:space="0" w:color="auto"/>
        <w:left w:val="none" w:sz="0" w:space="0" w:color="auto"/>
        <w:bottom w:val="none" w:sz="0" w:space="0" w:color="auto"/>
        <w:right w:val="none" w:sz="0" w:space="0" w:color="auto"/>
      </w:divBdr>
    </w:div>
    <w:div w:id="1228372546">
      <w:bodyDiv w:val="1"/>
      <w:marLeft w:val="0"/>
      <w:marRight w:val="0"/>
      <w:marTop w:val="0"/>
      <w:marBottom w:val="0"/>
      <w:divBdr>
        <w:top w:val="none" w:sz="0" w:space="0" w:color="auto"/>
        <w:left w:val="none" w:sz="0" w:space="0" w:color="auto"/>
        <w:bottom w:val="none" w:sz="0" w:space="0" w:color="auto"/>
        <w:right w:val="none" w:sz="0" w:space="0" w:color="auto"/>
      </w:divBdr>
    </w:div>
    <w:div w:id="1228957791">
      <w:bodyDiv w:val="1"/>
      <w:marLeft w:val="0"/>
      <w:marRight w:val="0"/>
      <w:marTop w:val="0"/>
      <w:marBottom w:val="0"/>
      <w:divBdr>
        <w:top w:val="none" w:sz="0" w:space="0" w:color="auto"/>
        <w:left w:val="none" w:sz="0" w:space="0" w:color="auto"/>
        <w:bottom w:val="none" w:sz="0" w:space="0" w:color="auto"/>
        <w:right w:val="none" w:sz="0" w:space="0" w:color="auto"/>
      </w:divBdr>
    </w:div>
    <w:div w:id="1268193895">
      <w:bodyDiv w:val="1"/>
      <w:marLeft w:val="0"/>
      <w:marRight w:val="0"/>
      <w:marTop w:val="0"/>
      <w:marBottom w:val="0"/>
      <w:divBdr>
        <w:top w:val="none" w:sz="0" w:space="0" w:color="auto"/>
        <w:left w:val="none" w:sz="0" w:space="0" w:color="auto"/>
        <w:bottom w:val="none" w:sz="0" w:space="0" w:color="auto"/>
        <w:right w:val="none" w:sz="0" w:space="0" w:color="auto"/>
      </w:divBdr>
    </w:div>
    <w:div w:id="1351102223">
      <w:bodyDiv w:val="1"/>
      <w:marLeft w:val="0"/>
      <w:marRight w:val="0"/>
      <w:marTop w:val="0"/>
      <w:marBottom w:val="0"/>
      <w:divBdr>
        <w:top w:val="none" w:sz="0" w:space="0" w:color="auto"/>
        <w:left w:val="none" w:sz="0" w:space="0" w:color="auto"/>
        <w:bottom w:val="none" w:sz="0" w:space="0" w:color="auto"/>
        <w:right w:val="none" w:sz="0" w:space="0" w:color="auto"/>
      </w:divBdr>
    </w:div>
    <w:div w:id="1426264298">
      <w:bodyDiv w:val="1"/>
      <w:marLeft w:val="0"/>
      <w:marRight w:val="0"/>
      <w:marTop w:val="0"/>
      <w:marBottom w:val="0"/>
      <w:divBdr>
        <w:top w:val="none" w:sz="0" w:space="0" w:color="auto"/>
        <w:left w:val="none" w:sz="0" w:space="0" w:color="auto"/>
        <w:bottom w:val="none" w:sz="0" w:space="0" w:color="auto"/>
        <w:right w:val="none" w:sz="0" w:space="0" w:color="auto"/>
      </w:divBdr>
    </w:div>
    <w:div w:id="1572617333">
      <w:bodyDiv w:val="1"/>
      <w:marLeft w:val="0"/>
      <w:marRight w:val="0"/>
      <w:marTop w:val="0"/>
      <w:marBottom w:val="0"/>
      <w:divBdr>
        <w:top w:val="none" w:sz="0" w:space="0" w:color="auto"/>
        <w:left w:val="none" w:sz="0" w:space="0" w:color="auto"/>
        <w:bottom w:val="none" w:sz="0" w:space="0" w:color="auto"/>
        <w:right w:val="none" w:sz="0" w:space="0" w:color="auto"/>
      </w:divBdr>
    </w:div>
    <w:div w:id="1577398169">
      <w:bodyDiv w:val="1"/>
      <w:marLeft w:val="0"/>
      <w:marRight w:val="0"/>
      <w:marTop w:val="0"/>
      <w:marBottom w:val="0"/>
      <w:divBdr>
        <w:top w:val="none" w:sz="0" w:space="0" w:color="auto"/>
        <w:left w:val="none" w:sz="0" w:space="0" w:color="auto"/>
        <w:bottom w:val="none" w:sz="0" w:space="0" w:color="auto"/>
        <w:right w:val="none" w:sz="0" w:space="0" w:color="auto"/>
      </w:divBdr>
    </w:div>
    <w:div w:id="1760708853">
      <w:bodyDiv w:val="1"/>
      <w:marLeft w:val="0"/>
      <w:marRight w:val="0"/>
      <w:marTop w:val="0"/>
      <w:marBottom w:val="0"/>
      <w:divBdr>
        <w:top w:val="none" w:sz="0" w:space="0" w:color="auto"/>
        <w:left w:val="none" w:sz="0" w:space="0" w:color="auto"/>
        <w:bottom w:val="none" w:sz="0" w:space="0" w:color="auto"/>
        <w:right w:val="none" w:sz="0" w:space="0" w:color="auto"/>
      </w:divBdr>
    </w:div>
    <w:div w:id="1913737831">
      <w:bodyDiv w:val="1"/>
      <w:marLeft w:val="0"/>
      <w:marRight w:val="0"/>
      <w:marTop w:val="0"/>
      <w:marBottom w:val="0"/>
      <w:divBdr>
        <w:top w:val="none" w:sz="0" w:space="0" w:color="auto"/>
        <w:left w:val="none" w:sz="0" w:space="0" w:color="auto"/>
        <w:bottom w:val="none" w:sz="0" w:space="0" w:color="auto"/>
        <w:right w:val="none" w:sz="0" w:space="0" w:color="auto"/>
      </w:divBdr>
    </w:div>
    <w:div w:id="1973093735">
      <w:bodyDiv w:val="1"/>
      <w:marLeft w:val="0"/>
      <w:marRight w:val="0"/>
      <w:marTop w:val="0"/>
      <w:marBottom w:val="0"/>
      <w:divBdr>
        <w:top w:val="none" w:sz="0" w:space="0" w:color="auto"/>
        <w:left w:val="none" w:sz="0" w:space="0" w:color="auto"/>
        <w:bottom w:val="none" w:sz="0" w:space="0" w:color="auto"/>
        <w:right w:val="none" w:sz="0" w:space="0" w:color="auto"/>
      </w:divBdr>
    </w:div>
    <w:div w:id="2003655575">
      <w:bodyDiv w:val="1"/>
      <w:marLeft w:val="0"/>
      <w:marRight w:val="0"/>
      <w:marTop w:val="0"/>
      <w:marBottom w:val="0"/>
      <w:divBdr>
        <w:top w:val="none" w:sz="0" w:space="0" w:color="auto"/>
        <w:left w:val="none" w:sz="0" w:space="0" w:color="auto"/>
        <w:bottom w:val="none" w:sz="0" w:space="0" w:color="auto"/>
        <w:right w:val="none" w:sz="0" w:space="0" w:color="auto"/>
      </w:divBdr>
    </w:div>
    <w:div w:id="2084450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uh22</b:Tag>
    <b:SourceType>JournalArticle</b:SourceType>
    <b:Guid>{E8C4F422-A981-4B1F-82E0-807126689852}</b:Guid>
    <b:Author>
      <b:Author>
        <b:NameList>
          <b:Person>
            <b:Last>Akbar</b:Last>
            <b:First>Muhammad</b:First>
            <b:Middle>Faittullah</b:Middle>
          </b:Person>
        </b:NameList>
      </b:Author>
    </b:Author>
    <b:Title>Penerapan Metode Waterfall pada Sistem Informasi Penjualan Dan</b:Title>
    <b:JournalName>Indonesian Journal Computer Science</b:JournalName>
    <b:Year>2022</b:Year>
    <b:RefOrder>1</b:RefOrder>
  </b:Source>
  <b:Source>
    <b:Tag>Sup23</b:Tag>
    <b:SourceType>JournalArticle</b:SourceType>
    <b:Guid>{EAEBDB00-27CF-46A3-B6B2-3630EC0F48B1}</b:Guid>
    <b:Author>
      <b:Author>
        <b:NameList>
          <b:Person>
            <b:Last>Supriatiningsih</b:Last>
          </b:Person>
        </b:NameList>
      </b:Author>
    </b:Author>
    <b:Title>Implementasi Metode Waterfall Pada Aplikasi Inventory</b:Title>
    <b:JournalName>Informatics and Computer Engineering Journal</b:JournalName>
    <b:Year>2023</b:Year>
    <b:Pages>148-156</b:Pages>
    <b:RefOrder>2</b:RefOrder>
  </b:Source>
  <b:Source>
    <b:Tag>Pri23</b:Tag>
    <b:SourceType>JournalArticle</b:SourceType>
    <b:Guid>{71649C83-1FDE-46F4-A721-79FAB1671A13}</b:Guid>
    <b:Author>
      <b:Author>
        <b:NameList>
          <b:Person>
            <b:Last>Priska Choirina*1Pangestuti Prima Darajat 2</b:Last>
            <b:First>Maksudi3</b:First>
          </b:Person>
        </b:NameList>
      </b:Author>
    </b:Author>
    <b:Title>Sistem Informasi Persediaan Barang Berbasis Android Pada Toko Sinar Baru Kepanjen Menggunakan Metode Waterfall</b:Title>
    <b:JournalName>Seminar Nasional Hasil Penelitian &amp; Pengabdian Masyarakat Bidang Ilmu Komputer</b:JournalName>
    <b:Year>2023</b:Year>
    <b:Pages>109-118</b:Pages>
    <b:RefOrder>3</b:RefOrder>
  </b:Source>
</b:Sources>
</file>

<file path=customXml/itemProps1.xml><?xml version="1.0" encoding="utf-8"?>
<ds:datastoreItem xmlns:ds="http://schemas.openxmlformats.org/officeDocument/2006/customXml" ds:itemID="{725E2E13-BCB4-4E32-926E-9C6A49B03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TotalTime>
  <Pages>4</Pages>
  <Words>2759</Words>
  <Characters>15728</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8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Long Yunus</cp:lastModifiedBy>
  <cp:revision>144</cp:revision>
  <dcterms:created xsi:type="dcterms:W3CDTF">2022-07-16T14:54:00Z</dcterms:created>
  <dcterms:modified xsi:type="dcterms:W3CDTF">2024-06-09T03:38:00Z</dcterms:modified>
</cp:coreProperties>
</file>